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bCs w:val="0"/>
          <w:i w:val="0"/>
          <w:color w:val="auto"/>
          <w:sz w:val="24"/>
          <w:szCs w:val="24"/>
        </w:rPr>
        <w:id w:val="-763458968"/>
        <w:docPartObj>
          <w:docPartGallery w:val="Table of Contents"/>
          <w:docPartUnique/>
        </w:docPartObj>
      </w:sdtPr>
      <w:sdtEndPr>
        <w:rPr>
          <w:rFonts w:ascii="Times New Roman" w:eastAsia="Times New Roman" w:hAnsi="Times New Roman" w:cs="Times New Roman"/>
          <w:b w:val="0"/>
          <w:noProof/>
        </w:rPr>
      </w:sdtEndPr>
      <w:sdtContent>
        <w:p w:rsidR="00AE6AB0" w:rsidRDefault="00AE6AB0" w:rsidP="00482E68">
          <w:pPr>
            <w:pStyle w:val="TOCHeading"/>
            <w:tabs>
              <w:tab w:val="left" w:pos="2810"/>
            </w:tabs>
          </w:pPr>
          <w:r>
            <w:t>Table of Contents</w:t>
          </w:r>
          <w:r w:rsidR="00482E68">
            <w:tab/>
          </w:r>
        </w:p>
        <w:p w:rsidR="00225E4E"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4406256" w:history="1">
            <w:r w:rsidR="00225E4E" w:rsidRPr="00B85475">
              <w:rPr>
                <w:rStyle w:val="Hyperlink"/>
                <w:noProof/>
              </w:rPr>
              <w:t>Title:</w:t>
            </w:r>
            <w:r w:rsidR="00225E4E">
              <w:rPr>
                <w:noProof/>
                <w:webHidden/>
              </w:rPr>
              <w:tab/>
            </w:r>
            <w:r w:rsidR="00225E4E">
              <w:rPr>
                <w:noProof/>
                <w:webHidden/>
              </w:rPr>
              <w:fldChar w:fldCharType="begin"/>
            </w:r>
            <w:r w:rsidR="00225E4E">
              <w:rPr>
                <w:noProof/>
                <w:webHidden/>
              </w:rPr>
              <w:instrText xml:space="preserve"> PAGEREF _Toc34406256 \h </w:instrText>
            </w:r>
            <w:r w:rsidR="00225E4E">
              <w:rPr>
                <w:noProof/>
                <w:webHidden/>
              </w:rPr>
            </w:r>
            <w:r w:rsidR="00225E4E">
              <w:rPr>
                <w:noProof/>
                <w:webHidden/>
              </w:rPr>
              <w:fldChar w:fldCharType="separate"/>
            </w:r>
            <w:r w:rsidR="00225E4E">
              <w:rPr>
                <w:noProof/>
                <w:webHidden/>
              </w:rPr>
              <w:t>3</w:t>
            </w:r>
            <w:r w:rsidR="00225E4E">
              <w:rPr>
                <w:noProof/>
                <w:webHidden/>
              </w:rPr>
              <w:fldChar w:fldCharType="end"/>
            </w:r>
          </w:hyperlink>
        </w:p>
        <w:p w:rsidR="00225E4E" w:rsidRDefault="00E3463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57" w:history="1">
            <w:r w:rsidR="00225E4E" w:rsidRPr="00B85475">
              <w:rPr>
                <w:rStyle w:val="Hyperlink"/>
                <w:noProof/>
              </w:rPr>
              <w:t>Acknowledgements</w:t>
            </w:r>
            <w:r w:rsidR="00225E4E">
              <w:rPr>
                <w:noProof/>
                <w:webHidden/>
              </w:rPr>
              <w:tab/>
            </w:r>
            <w:r w:rsidR="00225E4E">
              <w:rPr>
                <w:noProof/>
                <w:webHidden/>
              </w:rPr>
              <w:fldChar w:fldCharType="begin"/>
            </w:r>
            <w:r w:rsidR="00225E4E">
              <w:rPr>
                <w:noProof/>
                <w:webHidden/>
              </w:rPr>
              <w:instrText xml:space="preserve"> PAGEREF _Toc34406257 \h </w:instrText>
            </w:r>
            <w:r w:rsidR="00225E4E">
              <w:rPr>
                <w:noProof/>
                <w:webHidden/>
              </w:rPr>
            </w:r>
            <w:r w:rsidR="00225E4E">
              <w:rPr>
                <w:noProof/>
                <w:webHidden/>
              </w:rPr>
              <w:fldChar w:fldCharType="separate"/>
            </w:r>
            <w:r w:rsidR="00225E4E">
              <w:rPr>
                <w:noProof/>
                <w:webHidden/>
              </w:rPr>
              <w:t>3</w:t>
            </w:r>
            <w:r w:rsidR="00225E4E">
              <w:rPr>
                <w:noProof/>
                <w:webHidden/>
              </w:rPr>
              <w:fldChar w:fldCharType="end"/>
            </w:r>
          </w:hyperlink>
        </w:p>
        <w:p w:rsidR="00225E4E" w:rsidRDefault="00E3463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58" w:history="1">
            <w:r w:rsidR="00225E4E" w:rsidRPr="00B85475">
              <w:rPr>
                <w:rStyle w:val="Hyperlink"/>
                <w:noProof/>
              </w:rPr>
              <w:t>Abstract</w:t>
            </w:r>
            <w:r w:rsidR="00225E4E">
              <w:rPr>
                <w:noProof/>
                <w:webHidden/>
              </w:rPr>
              <w:tab/>
            </w:r>
            <w:r w:rsidR="00225E4E">
              <w:rPr>
                <w:noProof/>
                <w:webHidden/>
              </w:rPr>
              <w:fldChar w:fldCharType="begin"/>
            </w:r>
            <w:r w:rsidR="00225E4E">
              <w:rPr>
                <w:noProof/>
                <w:webHidden/>
              </w:rPr>
              <w:instrText xml:space="preserve"> PAGEREF _Toc34406258 \h </w:instrText>
            </w:r>
            <w:r w:rsidR="00225E4E">
              <w:rPr>
                <w:noProof/>
                <w:webHidden/>
              </w:rPr>
            </w:r>
            <w:r w:rsidR="00225E4E">
              <w:rPr>
                <w:noProof/>
                <w:webHidden/>
              </w:rPr>
              <w:fldChar w:fldCharType="separate"/>
            </w:r>
            <w:r w:rsidR="00225E4E">
              <w:rPr>
                <w:noProof/>
                <w:webHidden/>
              </w:rPr>
              <w:t>3</w:t>
            </w:r>
            <w:r w:rsidR="00225E4E">
              <w:rPr>
                <w:noProof/>
                <w:webHidden/>
              </w:rPr>
              <w:fldChar w:fldCharType="end"/>
            </w:r>
          </w:hyperlink>
        </w:p>
        <w:p w:rsidR="00225E4E" w:rsidRDefault="00E3463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59" w:history="1">
            <w:r w:rsidR="00225E4E" w:rsidRPr="00B85475">
              <w:rPr>
                <w:rStyle w:val="Hyperlink"/>
                <w:noProof/>
              </w:rPr>
              <w:t>Declaration</w:t>
            </w:r>
            <w:r w:rsidR="00225E4E">
              <w:rPr>
                <w:noProof/>
                <w:webHidden/>
              </w:rPr>
              <w:tab/>
            </w:r>
            <w:r w:rsidR="00225E4E">
              <w:rPr>
                <w:noProof/>
                <w:webHidden/>
              </w:rPr>
              <w:fldChar w:fldCharType="begin"/>
            </w:r>
            <w:r w:rsidR="00225E4E">
              <w:rPr>
                <w:noProof/>
                <w:webHidden/>
              </w:rPr>
              <w:instrText xml:space="preserve"> PAGEREF _Toc34406259 \h </w:instrText>
            </w:r>
            <w:r w:rsidR="00225E4E">
              <w:rPr>
                <w:noProof/>
                <w:webHidden/>
              </w:rPr>
            </w:r>
            <w:r w:rsidR="00225E4E">
              <w:rPr>
                <w:noProof/>
                <w:webHidden/>
              </w:rPr>
              <w:fldChar w:fldCharType="separate"/>
            </w:r>
            <w:r w:rsidR="00225E4E">
              <w:rPr>
                <w:noProof/>
                <w:webHidden/>
              </w:rPr>
              <w:t>3</w:t>
            </w:r>
            <w:r w:rsidR="00225E4E">
              <w:rPr>
                <w:noProof/>
                <w:webHidden/>
              </w:rPr>
              <w:fldChar w:fldCharType="end"/>
            </w:r>
          </w:hyperlink>
        </w:p>
        <w:p w:rsidR="00225E4E" w:rsidRDefault="00E3463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60" w:history="1">
            <w:r w:rsidR="00225E4E" w:rsidRPr="00B85475">
              <w:rPr>
                <w:rStyle w:val="Hyperlink"/>
                <w:noProof/>
              </w:rPr>
              <w:t>Introduction</w:t>
            </w:r>
            <w:r w:rsidR="00225E4E">
              <w:rPr>
                <w:noProof/>
                <w:webHidden/>
              </w:rPr>
              <w:tab/>
            </w:r>
            <w:r w:rsidR="00225E4E">
              <w:rPr>
                <w:noProof/>
                <w:webHidden/>
              </w:rPr>
              <w:fldChar w:fldCharType="begin"/>
            </w:r>
            <w:r w:rsidR="00225E4E">
              <w:rPr>
                <w:noProof/>
                <w:webHidden/>
              </w:rPr>
              <w:instrText xml:space="preserve"> PAGEREF _Toc34406260 \h </w:instrText>
            </w:r>
            <w:r w:rsidR="00225E4E">
              <w:rPr>
                <w:noProof/>
                <w:webHidden/>
              </w:rPr>
            </w:r>
            <w:r w:rsidR="00225E4E">
              <w:rPr>
                <w:noProof/>
                <w:webHidden/>
              </w:rPr>
              <w:fldChar w:fldCharType="separate"/>
            </w:r>
            <w:r w:rsidR="00225E4E">
              <w:rPr>
                <w:noProof/>
                <w:webHidden/>
              </w:rPr>
              <w:t>4</w:t>
            </w:r>
            <w:r w:rsidR="00225E4E">
              <w:rPr>
                <w:noProof/>
                <w:webHidden/>
              </w:rPr>
              <w:fldChar w:fldCharType="end"/>
            </w:r>
          </w:hyperlink>
        </w:p>
        <w:p w:rsidR="00225E4E" w:rsidRDefault="00E3463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406261" w:history="1">
            <w:r w:rsidR="00225E4E" w:rsidRPr="00B85475">
              <w:rPr>
                <w:rStyle w:val="Hyperlink"/>
                <w:rFonts w:ascii="Bodoni 72 Oldstyle" w:hAnsi="Bodoni 72 Oldstyle" w:cstheme="majorBidi"/>
                <w:noProof/>
              </w:rPr>
              <w:t>1.</w:t>
            </w:r>
            <w:r w:rsidR="00225E4E">
              <w:rPr>
                <w:rFonts w:asciiTheme="minorHAnsi" w:eastAsiaTheme="minorEastAsia" w:hAnsiTheme="minorHAnsi" w:cstheme="minorBidi"/>
                <w:b w:val="0"/>
                <w:bCs w:val="0"/>
                <w:noProof/>
                <w:sz w:val="24"/>
                <w:szCs w:val="24"/>
                <w:lang w:val="en-IN" w:eastAsia="zh-CN"/>
              </w:rPr>
              <w:tab/>
            </w:r>
            <w:r w:rsidR="00225E4E" w:rsidRPr="00B85475">
              <w:rPr>
                <w:rStyle w:val="Hyperlink"/>
                <w:rFonts w:ascii="Bodoni 72 Oldstyle" w:hAnsi="Bodoni 72 Oldstyle" w:cstheme="majorBidi"/>
                <w:noProof/>
              </w:rPr>
              <w:t>Fungi</w:t>
            </w:r>
            <w:r w:rsidR="00225E4E">
              <w:rPr>
                <w:noProof/>
                <w:webHidden/>
              </w:rPr>
              <w:tab/>
            </w:r>
            <w:r w:rsidR="00225E4E">
              <w:rPr>
                <w:noProof/>
                <w:webHidden/>
              </w:rPr>
              <w:fldChar w:fldCharType="begin"/>
            </w:r>
            <w:r w:rsidR="00225E4E">
              <w:rPr>
                <w:noProof/>
                <w:webHidden/>
              </w:rPr>
              <w:instrText xml:space="preserve"> PAGEREF _Toc34406261 \h </w:instrText>
            </w:r>
            <w:r w:rsidR="00225E4E">
              <w:rPr>
                <w:noProof/>
                <w:webHidden/>
              </w:rPr>
            </w:r>
            <w:r w:rsidR="00225E4E">
              <w:rPr>
                <w:noProof/>
                <w:webHidden/>
              </w:rPr>
              <w:fldChar w:fldCharType="separate"/>
            </w:r>
            <w:r w:rsidR="00225E4E">
              <w:rPr>
                <w:noProof/>
                <w:webHidden/>
              </w:rPr>
              <w:t>4</w:t>
            </w:r>
            <w:r w:rsidR="00225E4E">
              <w:rPr>
                <w:noProof/>
                <w:webHidden/>
              </w:rPr>
              <w:fldChar w:fldCharType="end"/>
            </w:r>
          </w:hyperlink>
        </w:p>
        <w:p w:rsidR="00225E4E" w:rsidRDefault="00E3463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406262" w:history="1">
            <w:r w:rsidR="00225E4E" w:rsidRPr="00B85475">
              <w:rPr>
                <w:rStyle w:val="Hyperlink"/>
                <w:rFonts w:ascii="Bodoni 72 Oldstyle" w:hAnsi="Bodoni 72 Oldstyle" w:cstheme="majorBidi"/>
                <w:noProof/>
              </w:rPr>
              <w:t>2.</w:t>
            </w:r>
            <w:r w:rsidR="00225E4E">
              <w:rPr>
                <w:rFonts w:asciiTheme="minorHAnsi" w:eastAsiaTheme="minorEastAsia" w:hAnsiTheme="minorHAnsi" w:cstheme="minorBidi"/>
                <w:b w:val="0"/>
                <w:bCs w:val="0"/>
                <w:noProof/>
                <w:sz w:val="24"/>
                <w:szCs w:val="24"/>
                <w:lang w:val="en-IN" w:eastAsia="zh-CN"/>
              </w:rPr>
              <w:tab/>
            </w:r>
            <w:r w:rsidR="00225E4E" w:rsidRPr="00B85475">
              <w:rPr>
                <w:rStyle w:val="Hyperlink"/>
                <w:rFonts w:ascii="Bodoni 72 Oldstyle" w:hAnsi="Bodoni 72 Oldstyle" w:cstheme="majorBidi"/>
                <w:noProof/>
              </w:rPr>
              <w:t>Human-Fungal Interactions</w:t>
            </w:r>
            <w:r w:rsidR="00225E4E">
              <w:rPr>
                <w:noProof/>
                <w:webHidden/>
              </w:rPr>
              <w:tab/>
            </w:r>
            <w:r w:rsidR="00225E4E">
              <w:rPr>
                <w:noProof/>
                <w:webHidden/>
              </w:rPr>
              <w:fldChar w:fldCharType="begin"/>
            </w:r>
            <w:r w:rsidR="00225E4E">
              <w:rPr>
                <w:noProof/>
                <w:webHidden/>
              </w:rPr>
              <w:instrText xml:space="preserve"> PAGEREF _Toc34406262 \h </w:instrText>
            </w:r>
            <w:r w:rsidR="00225E4E">
              <w:rPr>
                <w:noProof/>
                <w:webHidden/>
              </w:rPr>
            </w:r>
            <w:r w:rsidR="00225E4E">
              <w:rPr>
                <w:noProof/>
                <w:webHidden/>
              </w:rPr>
              <w:fldChar w:fldCharType="separate"/>
            </w:r>
            <w:r w:rsidR="00225E4E">
              <w:rPr>
                <w:noProof/>
                <w:webHidden/>
              </w:rPr>
              <w:t>5</w:t>
            </w:r>
            <w:r w:rsidR="00225E4E">
              <w:rPr>
                <w:noProof/>
                <w:webHidden/>
              </w:rPr>
              <w:fldChar w:fldCharType="end"/>
            </w:r>
          </w:hyperlink>
        </w:p>
        <w:p w:rsidR="00225E4E" w:rsidRDefault="00E3463F">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4406263" w:history="1">
            <w:r w:rsidR="00225E4E" w:rsidRPr="00B85475">
              <w:rPr>
                <w:rStyle w:val="Hyperlink"/>
                <w:rFonts w:ascii="Bodoni 72 Oldstyle" w:hAnsi="Bodoni 72 Oldstyle"/>
                <w:noProof/>
              </w:rPr>
              <w:t>3.        Candida and Candidiasis</w:t>
            </w:r>
            <w:r w:rsidR="00225E4E">
              <w:rPr>
                <w:noProof/>
                <w:webHidden/>
              </w:rPr>
              <w:tab/>
            </w:r>
            <w:r w:rsidR="00225E4E">
              <w:rPr>
                <w:noProof/>
                <w:webHidden/>
              </w:rPr>
              <w:fldChar w:fldCharType="begin"/>
            </w:r>
            <w:r w:rsidR="00225E4E">
              <w:rPr>
                <w:noProof/>
                <w:webHidden/>
              </w:rPr>
              <w:instrText xml:space="preserve"> PAGEREF _Toc34406263 \h </w:instrText>
            </w:r>
            <w:r w:rsidR="00225E4E">
              <w:rPr>
                <w:noProof/>
                <w:webHidden/>
              </w:rPr>
            </w:r>
            <w:r w:rsidR="00225E4E">
              <w:rPr>
                <w:noProof/>
                <w:webHidden/>
              </w:rPr>
              <w:fldChar w:fldCharType="separate"/>
            </w:r>
            <w:r w:rsidR="00225E4E">
              <w:rPr>
                <w:noProof/>
                <w:webHidden/>
              </w:rPr>
              <w:t>6</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64" w:history="1">
            <w:r w:rsidR="00225E4E" w:rsidRPr="00B85475">
              <w:rPr>
                <w:rStyle w:val="Hyperlink"/>
                <w:noProof/>
              </w:rPr>
              <w:t xml:space="preserve">3.1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History</w:t>
            </w:r>
            <w:r w:rsidR="00225E4E">
              <w:rPr>
                <w:noProof/>
                <w:webHidden/>
              </w:rPr>
              <w:tab/>
            </w:r>
            <w:r w:rsidR="00225E4E">
              <w:rPr>
                <w:noProof/>
                <w:webHidden/>
              </w:rPr>
              <w:fldChar w:fldCharType="begin"/>
            </w:r>
            <w:r w:rsidR="00225E4E">
              <w:rPr>
                <w:noProof/>
                <w:webHidden/>
              </w:rPr>
              <w:instrText xml:space="preserve"> PAGEREF _Toc34406264 \h </w:instrText>
            </w:r>
            <w:r w:rsidR="00225E4E">
              <w:rPr>
                <w:noProof/>
                <w:webHidden/>
              </w:rPr>
            </w:r>
            <w:r w:rsidR="00225E4E">
              <w:rPr>
                <w:noProof/>
                <w:webHidden/>
              </w:rPr>
              <w:fldChar w:fldCharType="separate"/>
            </w:r>
            <w:r w:rsidR="00225E4E">
              <w:rPr>
                <w:noProof/>
                <w:webHidden/>
              </w:rPr>
              <w:t>6</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65" w:history="1">
            <w:r w:rsidR="00225E4E" w:rsidRPr="00B85475">
              <w:rPr>
                <w:rStyle w:val="Hyperlink"/>
                <w:noProof/>
              </w:rPr>
              <w:t>3.2</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 xml:space="preserve">Morphological switching and mating in </w:t>
            </w:r>
            <w:r w:rsidR="00225E4E" w:rsidRPr="00B85475">
              <w:rPr>
                <w:rStyle w:val="Hyperlink"/>
                <w:i/>
                <w:iCs/>
                <w:noProof/>
              </w:rPr>
              <w:t>Candida albicans</w:t>
            </w:r>
            <w:r w:rsidR="00225E4E">
              <w:rPr>
                <w:noProof/>
                <w:webHidden/>
              </w:rPr>
              <w:tab/>
            </w:r>
            <w:r w:rsidR="00225E4E">
              <w:rPr>
                <w:noProof/>
                <w:webHidden/>
              </w:rPr>
              <w:fldChar w:fldCharType="begin"/>
            </w:r>
            <w:r w:rsidR="00225E4E">
              <w:rPr>
                <w:noProof/>
                <w:webHidden/>
              </w:rPr>
              <w:instrText xml:space="preserve"> PAGEREF _Toc34406265 \h </w:instrText>
            </w:r>
            <w:r w:rsidR="00225E4E">
              <w:rPr>
                <w:noProof/>
                <w:webHidden/>
              </w:rPr>
            </w:r>
            <w:r w:rsidR="00225E4E">
              <w:rPr>
                <w:noProof/>
                <w:webHidden/>
              </w:rPr>
              <w:fldChar w:fldCharType="separate"/>
            </w:r>
            <w:r w:rsidR="00225E4E">
              <w:rPr>
                <w:noProof/>
                <w:webHidden/>
              </w:rPr>
              <w:t>8</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66" w:history="1">
            <w:r w:rsidR="00225E4E" w:rsidRPr="00B85475">
              <w:rPr>
                <w:rStyle w:val="Hyperlink"/>
                <w:noProof/>
              </w:rPr>
              <w:t xml:space="preserve">3.3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 xml:space="preserve">General features of </w:t>
            </w:r>
            <w:r w:rsidR="00225E4E" w:rsidRPr="00B85475">
              <w:rPr>
                <w:rStyle w:val="Hyperlink"/>
                <w:i/>
                <w:iCs/>
                <w:noProof/>
              </w:rPr>
              <w:t>Candida glabrata</w:t>
            </w:r>
            <w:r w:rsidR="00225E4E">
              <w:rPr>
                <w:noProof/>
                <w:webHidden/>
              </w:rPr>
              <w:tab/>
            </w:r>
            <w:r w:rsidR="00225E4E">
              <w:rPr>
                <w:noProof/>
                <w:webHidden/>
              </w:rPr>
              <w:fldChar w:fldCharType="begin"/>
            </w:r>
            <w:r w:rsidR="00225E4E">
              <w:rPr>
                <w:noProof/>
                <w:webHidden/>
              </w:rPr>
              <w:instrText xml:space="preserve"> PAGEREF _Toc34406266 \h </w:instrText>
            </w:r>
            <w:r w:rsidR="00225E4E">
              <w:rPr>
                <w:noProof/>
                <w:webHidden/>
              </w:rPr>
            </w:r>
            <w:r w:rsidR="00225E4E">
              <w:rPr>
                <w:noProof/>
                <w:webHidden/>
              </w:rPr>
              <w:fldChar w:fldCharType="separate"/>
            </w:r>
            <w:r w:rsidR="00225E4E">
              <w:rPr>
                <w:noProof/>
                <w:webHidden/>
              </w:rPr>
              <w:t>10</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67" w:history="1">
            <w:r w:rsidR="00225E4E" w:rsidRPr="00B85475">
              <w:rPr>
                <w:rStyle w:val="Hyperlink"/>
                <w:noProof/>
              </w:rPr>
              <w:t xml:space="preserve">3.4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 xml:space="preserve">Sources of </w:t>
            </w:r>
            <w:r w:rsidR="00225E4E" w:rsidRPr="00B85475">
              <w:rPr>
                <w:rStyle w:val="Hyperlink"/>
                <w:i/>
                <w:iCs/>
                <w:noProof/>
              </w:rPr>
              <w:t>C. albicans</w:t>
            </w:r>
            <w:r w:rsidR="00225E4E" w:rsidRPr="00B85475">
              <w:rPr>
                <w:rStyle w:val="Hyperlink"/>
                <w:noProof/>
              </w:rPr>
              <w:t xml:space="preserve"> and </w:t>
            </w:r>
            <w:r w:rsidR="00225E4E" w:rsidRPr="00B85475">
              <w:rPr>
                <w:rStyle w:val="Hyperlink"/>
                <w:i/>
                <w:iCs/>
                <w:noProof/>
              </w:rPr>
              <w:t>C. glabrata</w:t>
            </w:r>
            <w:r w:rsidR="00225E4E" w:rsidRPr="00B85475">
              <w:rPr>
                <w:rStyle w:val="Hyperlink"/>
                <w:noProof/>
              </w:rPr>
              <w:t xml:space="preserve"> infections</w:t>
            </w:r>
            <w:r w:rsidR="00225E4E">
              <w:rPr>
                <w:noProof/>
                <w:webHidden/>
              </w:rPr>
              <w:tab/>
            </w:r>
            <w:r w:rsidR="00225E4E">
              <w:rPr>
                <w:noProof/>
                <w:webHidden/>
              </w:rPr>
              <w:fldChar w:fldCharType="begin"/>
            </w:r>
            <w:r w:rsidR="00225E4E">
              <w:rPr>
                <w:noProof/>
                <w:webHidden/>
              </w:rPr>
              <w:instrText xml:space="preserve"> PAGEREF _Toc34406267 \h </w:instrText>
            </w:r>
            <w:r w:rsidR="00225E4E">
              <w:rPr>
                <w:noProof/>
                <w:webHidden/>
              </w:rPr>
            </w:r>
            <w:r w:rsidR="00225E4E">
              <w:rPr>
                <w:noProof/>
                <w:webHidden/>
              </w:rPr>
              <w:fldChar w:fldCharType="separate"/>
            </w:r>
            <w:r w:rsidR="00225E4E">
              <w:rPr>
                <w:noProof/>
                <w:webHidden/>
              </w:rPr>
              <w:t>12</w:t>
            </w:r>
            <w:r w:rsidR="00225E4E">
              <w:rPr>
                <w:noProof/>
                <w:webHidden/>
              </w:rPr>
              <w:fldChar w:fldCharType="end"/>
            </w:r>
          </w:hyperlink>
        </w:p>
        <w:p w:rsidR="00225E4E" w:rsidRDefault="00E3463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406268" w:history="1">
            <w:r w:rsidR="00225E4E" w:rsidRPr="00B85475">
              <w:rPr>
                <w:rStyle w:val="Hyperlink"/>
                <w:rFonts w:ascii="Bodoni 72 Oldstyle" w:hAnsi="Bodoni 72 Oldstyle" w:cstheme="majorBidi"/>
                <w:noProof/>
              </w:rPr>
              <w:t>4.</w:t>
            </w:r>
            <w:r w:rsidR="00225E4E">
              <w:rPr>
                <w:rFonts w:asciiTheme="minorHAnsi" w:eastAsiaTheme="minorEastAsia" w:hAnsiTheme="minorHAnsi" w:cstheme="minorBidi"/>
                <w:b w:val="0"/>
                <w:bCs w:val="0"/>
                <w:noProof/>
                <w:sz w:val="24"/>
                <w:szCs w:val="24"/>
                <w:lang w:val="en-IN" w:eastAsia="zh-CN"/>
              </w:rPr>
              <w:tab/>
            </w:r>
            <w:r w:rsidR="00225E4E" w:rsidRPr="00B85475">
              <w:rPr>
                <w:rStyle w:val="Hyperlink"/>
                <w:rFonts w:ascii="Bodoni 72 Oldstyle" w:hAnsi="Bodoni 72 Oldstyle" w:cstheme="majorBidi"/>
                <w:noProof/>
              </w:rPr>
              <w:t xml:space="preserve">Basics of virulence by </w:t>
            </w:r>
            <w:r w:rsidR="00225E4E" w:rsidRPr="00B85475">
              <w:rPr>
                <w:rStyle w:val="Hyperlink"/>
                <w:rFonts w:ascii="Bodoni 72 Oldstyle" w:hAnsi="Bodoni 72 Oldstyle" w:cstheme="majorBidi"/>
                <w:i/>
                <w:iCs/>
                <w:noProof/>
              </w:rPr>
              <w:t>Candida</w:t>
            </w:r>
            <w:r w:rsidR="00225E4E" w:rsidRPr="00B85475">
              <w:rPr>
                <w:rStyle w:val="Hyperlink"/>
                <w:rFonts w:ascii="Bodoni 72 Oldstyle" w:hAnsi="Bodoni 72 Oldstyle" w:cstheme="majorBidi"/>
                <w:noProof/>
              </w:rPr>
              <w:t xml:space="preserve"> </w:t>
            </w:r>
            <w:r w:rsidR="00225E4E" w:rsidRPr="00B85475">
              <w:rPr>
                <w:rStyle w:val="Hyperlink"/>
                <w:rFonts w:ascii="Bodoni 72 Oldstyle" w:hAnsi="Bodoni 72 Oldstyle" w:cstheme="majorBidi"/>
                <w:i/>
                <w:iCs/>
                <w:noProof/>
              </w:rPr>
              <w:t>spp</w:t>
            </w:r>
            <w:r w:rsidR="00225E4E" w:rsidRPr="00B85475">
              <w:rPr>
                <w:rStyle w:val="Hyperlink"/>
                <w:rFonts w:ascii="Bodoni 72 Oldstyle" w:hAnsi="Bodoni 72 Oldstyle" w:cstheme="majorBidi"/>
                <w:noProof/>
              </w:rPr>
              <w:t>.</w:t>
            </w:r>
            <w:r w:rsidR="00225E4E">
              <w:rPr>
                <w:noProof/>
                <w:webHidden/>
              </w:rPr>
              <w:tab/>
            </w:r>
            <w:r w:rsidR="00225E4E">
              <w:rPr>
                <w:noProof/>
                <w:webHidden/>
              </w:rPr>
              <w:fldChar w:fldCharType="begin"/>
            </w:r>
            <w:r w:rsidR="00225E4E">
              <w:rPr>
                <w:noProof/>
                <w:webHidden/>
              </w:rPr>
              <w:instrText xml:space="preserve"> PAGEREF _Toc34406268 \h </w:instrText>
            </w:r>
            <w:r w:rsidR="00225E4E">
              <w:rPr>
                <w:noProof/>
                <w:webHidden/>
              </w:rPr>
            </w:r>
            <w:r w:rsidR="00225E4E">
              <w:rPr>
                <w:noProof/>
                <w:webHidden/>
              </w:rPr>
              <w:fldChar w:fldCharType="separate"/>
            </w:r>
            <w:r w:rsidR="00225E4E">
              <w:rPr>
                <w:noProof/>
                <w:webHidden/>
              </w:rPr>
              <w:t>14</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69" w:history="1">
            <w:r w:rsidR="00225E4E" w:rsidRPr="00B85475">
              <w:rPr>
                <w:rStyle w:val="Hyperlink"/>
                <w:noProof/>
              </w:rPr>
              <w:t>4.1</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Adherence</w:t>
            </w:r>
            <w:r w:rsidR="00225E4E">
              <w:rPr>
                <w:noProof/>
                <w:webHidden/>
              </w:rPr>
              <w:tab/>
            </w:r>
            <w:r w:rsidR="00225E4E">
              <w:rPr>
                <w:noProof/>
                <w:webHidden/>
              </w:rPr>
              <w:fldChar w:fldCharType="begin"/>
            </w:r>
            <w:r w:rsidR="00225E4E">
              <w:rPr>
                <w:noProof/>
                <w:webHidden/>
              </w:rPr>
              <w:instrText xml:space="preserve"> PAGEREF _Toc34406269 \h </w:instrText>
            </w:r>
            <w:r w:rsidR="00225E4E">
              <w:rPr>
                <w:noProof/>
                <w:webHidden/>
              </w:rPr>
            </w:r>
            <w:r w:rsidR="00225E4E">
              <w:rPr>
                <w:noProof/>
                <w:webHidden/>
              </w:rPr>
              <w:fldChar w:fldCharType="separate"/>
            </w:r>
            <w:r w:rsidR="00225E4E">
              <w:rPr>
                <w:noProof/>
                <w:webHidden/>
              </w:rPr>
              <w:t>14</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70" w:history="1">
            <w:r w:rsidR="00225E4E" w:rsidRPr="00B85475">
              <w:rPr>
                <w:rStyle w:val="Hyperlink"/>
                <w:noProof/>
              </w:rPr>
              <w:t>4.2</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Morphological switch</w:t>
            </w:r>
            <w:r w:rsidR="00225E4E">
              <w:rPr>
                <w:noProof/>
                <w:webHidden/>
              </w:rPr>
              <w:tab/>
            </w:r>
            <w:r w:rsidR="00225E4E">
              <w:rPr>
                <w:noProof/>
                <w:webHidden/>
              </w:rPr>
              <w:fldChar w:fldCharType="begin"/>
            </w:r>
            <w:r w:rsidR="00225E4E">
              <w:rPr>
                <w:noProof/>
                <w:webHidden/>
              </w:rPr>
              <w:instrText xml:space="preserve"> PAGEREF _Toc34406270 \h </w:instrText>
            </w:r>
            <w:r w:rsidR="00225E4E">
              <w:rPr>
                <w:noProof/>
                <w:webHidden/>
              </w:rPr>
            </w:r>
            <w:r w:rsidR="00225E4E">
              <w:rPr>
                <w:noProof/>
                <w:webHidden/>
              </w:rPr>
              <w:fldChar w:fldCharType="separate"/>
            </w:r>
            <w:r w:rsidR="00225E4E">
              <w:rPr>
                <w:noProof/>
                <w:webHidden/>
              </w:rPr>
              <w:t>16</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71" w:history="1">
            <w:r w:rsidR="00225E4E" w:rsidRPr="00B85475">
              <w:rPr>
                <w:rStyle w:val="Hyperlink"/>
                <w:noProof/>
              </w:rPr>
              <w:t xml:space="preserve">4.3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Pigmentation</w:t>
            </w:r>
            <w:r w:rsidR="00225E4E">
              <w:rPr>
                <w:noProof/>
                <w:webHidden/>
              </w:rPr>
              <w:tab/>
            </w:r>
            <w:r w:rsidR="00225E4E">
              <w:rPr>
                <w:noProof/>
                <w:webHidden/>
              </w:rPr>
              <w:fldChar w:fldCharType="begin"/>
            </w:r>
            <w:r w:rsidR="00225E4E">
              <w:rPr>
                <w:noProof/>
                <w:webHidden/>
              </w:rPr>
              <w:instrText xml:space="preserve"> PAGEREF _Toc34406271 \h </w:instrText>
            </w:r>
            <w:r w:rsidR="00225E4E">
              <w:rPr>
                <w:noProof/>
                <w:webHidden/>
              </w:rPr>
            </w:r>
            <w:r w:rsidR="00225E4E">
              <w:rPr>
                <w:noProof/>
                <w:webHidden/>
              </w:rPr>
              <w:fldChar w:fldCharType="separate"/>
            </w:r>
            <w:r w:rsidR="00225E4E">
              <w:rPr>
                <w:noProof/>
                <w:webHidden/>
              </w:rPr>
              <w:t>16</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72" w:history="1">
            <w:r w:rsidR="00225E4E" w:rsidRPr="00B85475">
              <w:rPr>
                <w:rStyle w:val="Hyperlink"/>
                <w:noProof/>
              </w:rPr>
              <w:t xml:space="preserve">4.4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Signaling cascades</w:t>
            </w:r>
            <w:r w:rsidR="00225E4E">
              <w:rPr>
                <w:noProof/>
                <w:webHidden/>
              </w:rPr>
              <w:tab/>
            </w:r>
            <w:r w:rsidR="00225E4E">
              <w:rPr>
                <w:noProof/>
                <w:webHidden/>
              </w:rPr>
              <w:fldChar w:fldCharType="begin"/>
            </w:r>
            <w:r w:rsidR="00225E4E">
              <w:rPr>
                <w:noProof/>
                <w:webHidden/>
              </w:rPr>
              <w:instrText xml:space="preserve"> PAGEREF _Toc34406272 \h </w:instrText>
            </w:r>
            <w:r w:rsidR="00225E4E">
              <w:rPr>
                <w:noProof/>
                <w:webHidden/>
              </w:rPr>
            </w:r>
            <w:r w:rsidR="00225E4E">
              <w:rPr>
                <w:noProof/>
                <w:webHidden/>
              </w:rPr>
              <w:fldChar w:fldCharType="separate"/>
            </w:r>
            <w:r w:rsidR="00225E4E">
              <w:rPr>
                <w:noProof/>
                <w:webHidden/>
              </w:rPr>
              <w:t>17</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73" w:history="1">
            <w:r w:rsidR="00225E4E" w:rsidRPr="00B85475">
              <w:rPr>
                <w:rStyle w:val="Hyperlink"/>
                <w:noProof/>
              </w:rPr>
              <w:t>4.5</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Response to Stress</w:t>
            </w:r>
            <w:r w:rsidR="00225E4E">
              <w:rPr>
                <w:noProof/>
                <w:webHidden/>
              </w:rPr>
              <w:tab/>
            </w:r>
            <w:r w:rsidR="00225E4E">
              <w:rPr>
                <w:noProof/>
                <w:webHidden/>
              </w:rPr>
              <w:fldChar w:fldCharType="begin"/>
            </w:r>
            <w:r w:rsidR="00225E4E">
              <w:rPr>
                <w:noProof/>
                <w:webHidden/>
              </w:rPr>
              <w:instrText xml:space="preserve"> PAGEREF _Toc34406273 \h </w:instrText>
            </w:r>
            <w:r w:rsidR="00225E4E">
              <w:rPr>
                <w:noProof/>
                <w:webHidden/>
              </w:rPr>
            </w:r>
            <w:r w:rsidR="00225E4E">
              <w:rPr>
                <w:noProof/>
                <w:webHidden/>
              </w:rPr>
              <w:fldChar w:fldCharType="separate"/>
            </w:r>
            <w:r w:rsidR="00225E4E">
              <w:rPr>
                <w:noProof/>
                <w:webHidden/>
              </w:rPr>
              <w:t>18</w:t>
            </w:r>
            <w:r w:rsidR="00225E4E">
              <w:rPr>
                <w:noProof/>
                <w:webHidden/>
              </w:rPr>
              <w:fldChar w:fldCharType="end"/>
            </w:r>
          </w:hyperlink>
        </w:p>
        <w:p w:rsidR="00225E4E" w:rsidRDefault="00E3463F">
          <w:pPr>
            <w:pStyle w:val="TOC3"/>
            <w:tabs>
              <w:tab w:val="right" w:leader="dot" w:pos="9350"/>
            </w:tabs>
            <w:rPr>
              <w:rFonts w:asciiTheme="minorHAnsi" w:eastAsiaTheme="minorEastAsia" w:hAnsiTheme="minorHAnsi" w:cstheme="minorBidi"/>
              <w:noProof/>
              <w:sz w:val="24"/>
              <w:szCs w:val="24"/>
              <w:lang w:val="en-IN" w:eastAsia="zh-CN"/>
            </w:rPr>
          </w:pPr>
          <w:hyperlink w:anchor="_Toc34406274" w:history="1">
            <w:r w:rsidR="00225E4E" w:rsidRPr="00B85475">
              <w:rPr>
                <w:rStyle w:val="Hyperlink"/>
                <w:rFonts w:eastAsia="Calibri"/>
                <w:noProof/>
                <w:spacing w:val="5"/>
                <w:lang w:val="en-GB" w:eastAsia="zh-CN"/>
              </w:rPr>
              <w:t>4.5.1.  Heat stress</w:t>
            </w:r>
            <w:r w:rsidR="00225E4E">
              <w:rPr>
                <w:noProof/>
                <w:webHidden/>
              </w:rPr>
              <w:tab/>
            </w:r>
            <w:r w:rsidR="00225E4E">
              <w:rPr>
                <w:noProof/>
                <w:webHidden/>
              </w:rPr>
              <w:fldChar w:fldCharType="begin"/>
            </w:r>
            <w:r w:rsidR="00225E4E">
              <w:rPr>
                <w:noProof/>
                <w:webHidden/>
              </w:rPr>
              <w:instrText xml:space="preserve"> PAGEREF _Toc34406274 \h </w:instrText>
            </w:r>
            <w:r w:rsidR="00225E4E">
              <w:rPr>
                <w:noProof/>
                <w:webHidden/>
              </w:rPr>
            </w:r>
            <w:r w:rsidR="00225E4E">
              <w:rPr>
                <w:noProof/>
                <w:webHidden/>
              </w:rPr>
              <w:fldChar w:fldCharType="separate"/>
            </w:r>
            <w:r w:rsidR="00225E4E">
              <w:rPr>
                <w:noProof/>
                <w:webHidden/>
              </w:rPr>
              <w:t>19</w:t>
            </w:r>
            <w:r w:rsidR="00225E4E">
              <w:rPr>
                <w:noProof/>
                <w:webHidden/>
              </w:rPr>
              <w:fldChar w:fldCharType="end"/>
            </w:r>
          </w:hyperlink>
        </w:p>
        <w:p w:rsidR="00225E4E" w:rsidRDefault="00E3463F">
          <w:pPr>
            <w:pStyle w:val="TOC3"/>
            <w:tabs>
              <w:tab w:val="left" w:pos="1440"/>
              <w:tab w:val="right" w:leader="dot" w:pos="9350"/>
            </w:tabs>
            <w:rPr>
              <w:rFonts w:asciiTheme="minorHAnsi" w:eastAsiaTheme="minorEastAsia" w:hAnsiTheme="minorHAnsi" w:cstheme="minorBidi"/>
              <w:noProof/>
              <w:sz w:val="24"/>
              <w:szCs w:val="24"/>
              <w:lang w:val="en-IN" w:eastAsia="zh-CN"/>
            </w:rPr>
          </w:pPr>
          <w:hyperlink w:anchor="_Toc34406275" w:history="1">
            <w:r w:rsidR="00225E4E" w:rsidRPr="00B85475">
              <w:rPr>
                <w:rStyle w:val="Hyperlink"/>
                <w:noProof/>
              </w:rPr>
              <w:t xml:space="preserve">4.5.2.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 xml:space="preserve"> Oxidative stress</w:t>
            </w:r>
            <w:r w:rsidR="00225E4E">
              <w:rPr>
                <w:noProof/>
                <w:webHidden/>
              </w:rPr>
              <w:tab/>
            </w:r>
            <w:r w:rsidR="00225E4E">
              <w:rPr>
                <w:noProof/>
                <w:webHidden/>
              </w:rPr>
              <w:fldChar w:fldCharType="begin"/>
            </w:r>
            <w:r w:rsidR="00225E4E">
              <w:rPr>
                <w:noProof/>
                <w:webHidden/>
              </w:rPr>
              <w:instrText xml:space="preserve"> PAGEREF _Toc34406275 \h </w:instrText>
            </w:r>
            <w:r w:rsidR="00225E4E">
              <w:rPr>
                <w:noProof/>
                <w:webHidden/>
              </w:rPr>
            </w:r>
            <w:r w:rsidR="00225E4E">
              <w:rPr>
                <w:noProof/>
                <w:webHidden/>
              </w:rPr>
              <w:fldChar w:fldCharType="separate"/>
            </w:r>
            <w:r w:rsidR="00225E4E">
              <w:rPr>
                <w:noProof/>
                <w:webHidden/>
              </w:rPr>
              <w:t>21</w:t>
            </w:r>
            <w:r w:rsidR="00225E4E">
              <w:rPr>
                <w:noProof/>
                <w:webHidden/>
              </w:rPr>
              <w:fldChar w:fldCharType="end"/>
            </w:r>
          </w:hyperlink>
        </w:p>
        <w:p w:rsidR="00225E4E" w:rsidRDefault="00E3463F">
          <w:pPr>
            <w:pStyle w:val="TOC3"/>
            <w:tabs>
              <w:tab w:val="right" w:leader="dot" w:pos="9350"/>
            </w:tabs>
            <w:rPr>
              <w:rFonts w:asciiTheme="minorHAnsi" w:eastAsiaTheme="minorEastAsia" w:hAnsiTheme="minorHAnsi" w:cstheme="minorBidi"/>
              <w:noProof/>
              <w:sz w:val="24"/>
              <w:szCs w:val="24"/>
              <w:lang w:val="en-IN" w:eastAsia="zh-CN"/>
            </w:rPr>
          </w:pPr>
          <w:hyperlink w:anchor="_Toc34406276" w:history="1">
            <w:r w:rsidR="00225E4E" w:rsidRPr="00B85475">
              <w:rPr>
                <w:rStyle w:val="Hyperlink"/>
                <w:noProof/>
              </w:rPr>
              <w:t>4.5.3.  Osmotic stress</w:t>
            </w:r>
            <w:r w:rsidR="00225E4E">
              <w:rPr>
                <w:noProof/>
                <w:webHidden/>
              </w:rPr>
              <w:tab/>
            </w:r>
            <w:r w:rsidR="00225E4E">
              <w:rPr>
                <w:noProof/>
                <w:webHidden/>
              </w:rPr>
              <w:fldChar w:fldCharType="begin"/>
            </w:r>
            <w:r w:rsidR="00225E4E">
              <w:rPr>
                <w:noProof/>
                <w:webHidden/>
              </w:rPr>
              <w:instrText xml:space="preserve"> PAGEREF _Toc34406276 \h </w:instrText>
            </w:r>
            <w:r w:rsidR="00225E4E">
              <w:rPr>
                <w:noProof/>
                <w:webHidden/>
              </w:rPr>
            </w:r>
            <w:r w:rsidR="00225E4E">
              <w:rPr>
                <w:noProof/>
                <w:webHidden/>
              </w:rPr>
              <w:fldChar w:fldCharType="separate"/>
            </w:r>
            <w:r w:rsidR="00225E4E">
              <w:rPr>
                <w:noProof/>
                <w:webHidden/>
              </w:rPr>
              <w:t>21</w:t>
            </w:r>
            <w:r w:rsidR="00225E4E">
              <w:rPr>
                <w:noProof/>
                <w:webHidden/>
              </w:rPr>
              <w:fldChar w:fldCharType="end"/>
            </w:r>
          </w:hyperlink>
        </w:p>
        <w:p w:rsidR="00225E4E" w:rsidRDefault="00E3463F">
          <w:pPr>
            <w:pStyle w:val="TOC3"/>
            <w:tabs>
              <w:tab w:val="right" w:leader="dot" w:pos="9350"/>
            </w:tabs>
            <w:rPr>
              <w:rFonts w:asciiTheme="minorHAnsi" w:eastAsiaTheme="minorEastAsia" w:hAnsiTheme="minorHAnsi" w:cstheme="minorBidi"/>
              <w:noProof/>
              <w:sz w:val="24"/>
              <w:szCs w:val="24"/>
              <w:lang w:val="en-IN" w:eastAsia="zh-CN"/>
            </w:rPr>
          </w:pPr>
          <w:hyperlink w:anchor="_Toc34406277" w:history="1">
            <w:r w:rsidR="00225E4E" w:rsidRPr="00B85475">
              <w:rPr>
                <w:rStyle w:val="Hyperlink"/>
                <w:noProof/>
              </w:rPr>
              <w:t>4.5.4.  pH</w:t>
            </w:r>
            <w:r w:rsidR="00225E4E">
              <w:rPr>
                <w:noProof/>
                <w:webHidden/>
              </w:rPr>
              <w:tab/>
            </w:r>
            <w:r w:rsidR="00225E4E">
              <w:rPr>
                <w:noProof/>
                <w:webHidden/>
              </w:rPr>
              <w:fldChar w:fldCharType="begin"/>
            </w:r>
            <w:r w:rsidR="00225E4E">
              <w:rPr>
                <w:noProof/>
                <w:webHidden/>
              </w:rPr>
              <w:instrText xml:space="preserve"> PAGEREF _Toc34406277 \h </w:instrText>
            </w:r>
            <w:r w:rsidR="00225E4E">
              <w:rPr>
                <w:noProof/>
                <w:webHidden/>
              </w:rPr>
            </w:r>
            <w:r w:rsidR="00225E4E">
              <w:rPr>
                <w:noProof/>
                <w:webHidden/>
              </w:rPr>
              <w:fldChar w:fldCharType="separate"/>
            </w:r>
            <w:r w:rsidR="00225E4E">
              <w:rPr>
                <w:noProof/>
                <w:webHidden/>
              </w:rPr>
              <w:t>21</w:t>
            </w:r>
            <w:r w:rsidR="00225E4E">
              <w:rPr>
                <w:noProof/>
                <w:webHidden/>
              </w:rPr>
              <w:fldChar w:fldCharType="end"/>
            </w:r>
          </w:hyperlink>
        </w:p>
        <w:p w:rsidR="00225E4E" w:rsidRDefault="00E3463F">
          <w:pPr>
            <w:pStyle w:val="TOC3"/>
            <w:tabs>
              <w:tab w:val="right" w:leader="dot" w:pos="9350"/>
            </w:tabs>
            <w:rPr>
              <w:rFonts w:asciiTheme="minorHAnsi" w:eastAsiaTheme="minorEastAsia" w:hAnsiTheme="minorHAnsi" w:cstheme="minorBidi"/>
              <w:noProof/>
              <w:sz w:val="24"/>
              <w:szCs w:val="24"/>
              <w:lang w:val="en-IN" w:eastAsia="zh-CN"/>
            </w:rPr>
          </w:pPr>
          <w:hyperlink w:anchor="_Toc34406278" w:history="1">
            <w:r w:rsidR="00225E4E" w:rsidRPr="00B85475">
              <w:rPr>
                <w:rStyle w:val="Hyperlink"/>
                <w:noProof/>
              </w:rPr>
              <w:t>4.5.5.  Carbon starvation</w:t>
            </w:r>
            <w:r w:rsidR="00225E4E">
              <w:rPr>
                <w:noProof/>
                <w:webHidden/>
              </w:rPr>
              <w:tab/>
            </w:r>
            <w:r w:rsidR="00225E4E">
              <w:rPr>
                <w:noProof/>
                <w:webHidden/>
              </w:rPr>
              <w:fldChar w:fldCharType="begin"/>
            </w:r>
            <w:r w:rsidR="00225E4E">
              <w:rPr>
                <w:noProof/>
                <w:webHidden/>
              </w:rPr>
              <w:instrText xml:space="preserve"> PAGEREF _Toc34406278 \h </w:instrText>
            </w:r>
            <w:r w:rsidR="00225E4E">
              <w:rPr>
                <w:noProof/>
                <w:webHidden/>
              </w:rPr>
            </w:r>
            <w:r w:rsidR="00225E4E">
              <w:rPr>
                <w:noProof/>
                <w:webHidden/>
              </w:rPr>
              <w:fldChar w:fldCharType="separate"/>
            </w:r>
            <w:r w:rsidR="00225E4E">
              <w:rPr>
                <w:noProof/>
                <w:webHidden/>
              </w:rPr>
              <w:t>21</w:t>
            </w:r>
            <w:r w:rsidR="00225E4E">
              <w:rPr>
                <w:noProof/>
                <w:webHidden/>
              </w:rPr>
              <w:fldChar w:fldCharType="end"/>
            </w:r>
          </w:hyperlink>
        </w:p>
        <w:p w:rsidR="00225E4E" w:rsidRDefault="00E3463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406279" w:history="1">
            <w:r w:rsidR="00225E4E" w:rsidRPr="00B85475">
              <w:rPr>
                <w:rStyle w:val="Hyperlink"/>
                <w:rFonts w:ascii="Bodoni 72 Oldstyle" w:hAnsi="Bodoni 72 Oldstyle" w:cstheme="majorBidi"/>
                <w:noProof/>
              </w:rPr>
              <w:t>5.</w:t>
            </w:r>
            <w:r w:rsidR="00225E4E">
              <w:rPr>
                <w:rFonts w:asciiTheme="minorHAnsi" w:eastAsiaTheme="minorEastAsia" w:hAnsiTheme="minorHAnsi" w:cstheme="minorBidi"/>
                <w:b w:val="0"/>
                <w:bCs w:val="0"/>
                <w:noProof/>
                <w:sz w:val="24"/>
                <w:szCs w:val="24"/>
                <w:lang w:val="en-IN" w:eastAsia="zh-CN"/>
              </w:rPr>
              <w:tab/>
            </w:r>
            <w:r w:rsidR="00225E4E" w:rsidRPr="00B85475">
              <w:rPr>
                <w:rStyle w:val="Hyperlink"/>
                <w:rFonts w:ascii="Bodoni 72 Oldstyle" w:hAnsi="Bodoni 72 Oldstyle" w:cstheme="majorBidi"/>
                <w:noProof/>
              </w:rPr>
              <w:t xml:space="preserve">Host immune response against </w:t>
            </w:r>
            <w:r w:rsidR="00225E4E" w:rsidRPr="00B85475">
              <w:rPr>
                <w:rStyle w:val="Hyperlink"/>
                <w:rFonts w:ascii="Bodoni 72 Oldstyle" w:hAnsi="Bodoni 72 Oldstyle" w:cstheme="majorBidi"/>
                <w:i/>
                <w:iCs/>
                <w:noProof/>
              </w:rPr>
              <w:t>C. albicans</w:t>
            </w:r>
            <w:r w:rsidR="00225E4E" w:rsidRPr="00B85475">
              <w:rPr>
                <w:rStyle w:val="Hyperlink"/>
                <w:rFonts w:ascii="Bodoni 72 Oldstyle" w:hAnsi="Bodoni 72 Oldstyle" w:cstheme="majorBidi"/>
                <w:noProof/>
              </w:rPr>
              <w:t xml:space="preserve"> and </w:t>
            </w:r>
            <w:r w:rsidR="00225E4E" w:rsidRPr="00B85475">
              <w:rPr>
                <w:rStyle w:val="Hyperlink"/>
                <w:rFonts w:ascii="Bodoni 72 Oldstyle" w:hAnsi="Bodoni 72 Oldstyle" w:cstheme="majorBidi"/>
                <w:i/>
                <w:iCs/>
                <w:noProof/>
              </w:rPr>
              <w:t>C. glabrata</w:t>
            </w:r>
            <w:r w:rsidR="00225E4E" w:rsidRPr="00B85475">
              <w:rPr>
                <w:rStyle w:val="Hyperlink"/>
                <w:rFonts w:ascii="Bodoni 72 Oldstyle" w:hAnsi="Bodoni 72 Oldstyle" w:cstheme="majorBidi"/>
                <w:noProof/>
              </w:rPr>
              <w:t xml:space="preserve"> infections</w:t>
            </w:r>
            <w:r w:rsidR="00225E4E">
              <w:rPr>
                <w:noProof/>
                <w:webHidden/>
              </w:rPr>
              <w:tab/>
            </w:r>
            <w:r w:rsidR="00225E4E">
              <w:rPr>
                <w:noProof/>
                <w:webHidden/>
              </w:rPr>
              <w:fldChar w:fldCharType="begin"/>
            </w:r>
            <w:r w:rsidR="00225E4E">
              <w:rPr>
                <w:noProof/>
                <w:webHidden/>
              </w:rPr>
              <w:instrText xml:space="preserve"> PAGEREF _Toc34406279 \h </w:instrText>
            </w:r>
            <w:r w:rsidR="00225E4E">
              <w:rPr>
                <w:noProof/>
                <w:webHidden/>
              </w:rPr>
            </w:r>
            <w:r w:rsidR="00225E4E">
              <w:rPr>
                <w:noProof/>
                <w:webHidden/>
              </w:rPr>
              <w:fldChar w:fldCharType="separate"/>
            </w:r>
            <w:r w:rsidR="00225E4E">
              <w:rPr>
                <w:noProof/>
                <w:webHidden/>
              </w:rPr>
              <w:t>21</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0" w:history="1">
            <w:r w:rsidR="00225E4E" w:rsidRPr="00B85475">
              <w:rPr>
                <w:rStyle w:val="Hyperlink"/>
                <w:noProof/>
              </w:rPr>
              <w:t>5.1</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Macrophages</w:t>
            </w:r>
            <w:r w:rsidR="00225E4E">
              <w:rPr>
                <w:noProof/>
                <w:webHidden/>
              </w:rPr>
              <w:tab/>
            </w:r>
            <w:r w:rsidR="00225E4E">
              <w:rPr>
                <w:noProof/>
                <w:webHidden/>
              </w:rPr>
              <w:fldChar w:fldCharType="begin"/>
            </w:r>
            <w:r w:rsidR="00225E4E">
              <w:rPr>
                <w:noProof/>
                <w:webHidden/>
              </w:rPr>
              <w:instrText xml:space="preserve"> PAGEREF _Toc34406280 \h </w:instrText>
            </w:r>
            <w:r w:rsidR="00225E4E">
              <w:rPr>
                <w:noProof/>
                <w:webHidden/>
              </w:rPr>
            </w:r>
            <w:r w:rsidR="00225E4E">
              <w:rPr>
                <w:noProof/>
                <w:webHidden/>
              </w:rPr>
              <w:fldChar w:fldCharType="separate"/>
            </w:r>
            <w:r w:rsidR="00225E4E">
              <w:rPr>
                <w:noProof/>
                <w:webHidden/>
              </w:rPr>
              <w:t>22</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1" w:history="1">
            <w:r w:rsidR="00225E4E" w:rsidRPr="00B85475">
              <w:rPr>
                <w:rStyle w:val="Hyperlink"/>
                <w:noProof/>
              </w:rPr>
              <w:t>5.2</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Neutrophils</w:t>
            </w:r>
            <w:r w:rsidR="00225E4E">
              <w:rPr>
                <w:noProof/>
                <w:webHidden/>
              </w:rPr>
              <w:tab/>
            </w:r>
            <w:r w:rsidR="00225E4E">
              <w:rPr>
                <w:noProof/>
                <w:webHidden/>
              </w:rPr>
              <w:fldChar w:fldCharType="begin"/>
            </w:r>
            <w:r w:rsidR="00225E4E">
              <w:rPr>
                <w:noProof/>
                <w:webHidden/>
              </w:rPr>
              <w:instrText xml:space="preserve"> PAGEREF _Toc34406281 \h </w:instrText>
            </w:r>
            <w:r w:rsidR="00225E4E">
              <w:rPr>
                <w:noProof/>
                <w:webHidden/>
              </w:rPr>
            </w:r>
            <w:r w:rsidR="00225E4E">
              <w:rPr>
                <w:noProof/>
                <w:webHidden/>
              </w:rPr>
              <w:fldChar w:fldCharType="separate"/>
            </w:r>
            <w:r w:rsidR="00225E4E">
              <w:rPr>
                <w:noProof/>
                <w:webHidden/>
              </w:rPr>
              <w:t>24</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2" w:history="1">
            <w:r w:rsidR="00225E4E" w:rsidRPr="00B85475">
              <w:rPr>
                <w:rStyle w:val="Hyperlink"/>
                <w:noProof/>
              </w:rPr>
              <w:t>5.3</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Antimicrobial peptides</w:t>
            </w:r>
            <w:r w:rsidR="00225E4E">
              <w:rPr>
                <w:noProof/>
                <w:webHidden/>
              </w:rPr>
              <w:tab/>
            </w:r>
            <w:r w:rsidR="00225E4E">
              <w:rPr>
                <w:noProof/>
                <w:webHidden/>
              </w:rPr>
              <w:fldChar w:fldCharType="begin"/>
            </w:r>
            <w:r w:rsidR="00225E4E">
              <w:rPr>
                <w:noProof/>
                <w:webHidden/>
              </w:rPr>
              <w:instrText xml:space="preserve"> PAGEREF _Toc34406282 \h </w:instrText>
            </w:r>
            <w:r w:rsidR="00225E4E">
              <w:rPr>
                <w:noProof/>
                <w:webHidden/>
              </w:rPr>
            </w:r>
            <w:r w:rsidR="00225E4E">
              <w:rPr>
                <w:noProof/>
                <w:webHidden/>
              </w:rPr>
              <w:fldChar w:fldCharType="separate"/>
            </w:r>
            <w:r w:rsidR="00225E4E">
              <w:rPr>
                <w:noProof/>
                <w:webHidden/>
              </w:rPr>
              <w:t>25</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3" w:history="1">
            <w:r w:rsidR="00225E4E" w:rsidRPr="00B85475">
              <w:rPr>
                <w:rStyle w:val="Hyperlink"/>
                <w:noProof/>
              </w:rPr>
              <w:t>5.4</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Dendritic cells</w:t>
            </w:r>
            <w:r w:rsidR="00225E4E">
              <w:rPr>
                <w:noProof/>
                <w:webHidden/>
              </w:rPr>
              <w:tab/>
            </w:r>
            <w:r w:rsidR="00225E4E">
              <w:rPr>
                <w:noProof/>
                <w:webHidden/>
              </w:rPr>
              <w:fldChar w:fldCharType="begin"/>
            </w:r>
            <w:r w:rsidR="00225E4E">
              <w:rPr>
                <w:noProof/>
                <w:webHidden/>
              </w:rPr>
              <w:instrText xml:space="preserve"> PAGEREF _Toc34406283 \h </w:instrText>
            </w:r>
            <w:r w:rsidR="00225E4E">
              <w:rPr>
                <w:noProof/>
                <w:webHidden/>
              </w:rPr>
            </w:r>
            <w:r w:rsidR="00225E4E">
              <w:rPr>
                <w:noProof/>
                <w:webHidden/>
              </w:rPr>
              <w:fldChar w:fldCharType="separate"/>
            </w:r>
            <w:r w:rsidR="00225E4E">
              <w:rPr>
                <w:noProof/>
                <w:webHidden/>
              </w:rPr>
              <w:t>26</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4" w:history="1">
            <w:r w:rsidR="00225E4E" w:rsidRPr="00B85475">
              <w:rPr>
                <w:rStyle w:val="Hyperlink"/>
                <w:noProof/>
              </w:rPr>
              <w:t>5.5</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T-cells</w:t>
            </w:r>
            <w:r w:rsidR="00225E4E">
              <w:rPr>
                <w:noProof/>
                <w:webHidden/>
              </w:rPr>
              <w:tab/>
            </w:r>
            <w:r w:rsidR="00225E4E">
              <w:rPr>
                <w:noProof/>
                <w:webHidden/>
              </w:rPr>
              <w:fldChar w:fldCharType="begin"/>
            </w:r>
            <w:r w:rsidR="00225E4E">
              <w:rPr>
                <w:noProof/>
                <w:webHidden/>
              </w:rPr>
              <w:instrText xml:space="preserve"> PAGEREF _Toc34406284 \h </w:instrText>
            </w:r>
            <w:r w:rsidR="00225E4E">
              <w:rPr>
                <w:noProof/>
                <w:webHidden/>
              </w:rPr>
            </w:r>
            <w:r w:rsidR="00225E4E">
              <w:rPr>
                <w:noProof/>
                <w:webHidden/>
              </w:rPr>
              <w:fldChar w:fldCharType="separate"/>
            </w:r>
            <w:r w:rsidR="00225E4E">
              <w:rPr>
                <w:noProof/>
                <w:webHidden/>
              </w:rPr>
              <w:t>27</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5" w:history="1">
            <w:r w:rsidR="00225E4E" w:rsidRPr="00B85475">
              <w:rPr>
                <w:rStyle w:val="Hyperlink"/>
                <w:noProof/>
              </w:rPr>
              <w:t>5.6</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B-cells</w:t>
            </w:r>
            <w:r w:rsidR="00225E4E">
              <w:rPr>
                <w:noProof/>
                <w:webHidden/>
              </w:rPr>
              <w:tab/>
            </w:r>
            <w:r w:rsidR="00225E4E">
              <w:rPr>
                <w:noProof/>
                <w:webHidden/>
              </w:rPr>
              <w:fldChar w:fldCharType="begin"/>
            </w:r>
            <w:r w:rsidR="00225E4E">
              <w:rPr>
                <w:noProof/>
                <w:webHidden/>
              </w:rPr>
              <w:instrText xml:space="preserve"> PAGEREF _Toc34406285 \h </w:instrText>
            </w:r>
            <w:r w:rsidR="00225E4E">
              <w:rPr>
                <w:noProof/>
                <w:webHidden/>
              </w:rPr>
            </w:r>
            <w:r w:rsidR="00225E4E">
              <w:rPr>
                <w:noProof/>
                <w:webHidden/>
              </w:rPr>
              <w:fldChar w:fldCharType="separate"/>
            </w:r>
            <w:r w:rsidR="00225E4E">
              <w:rPr>
                <w:noProof/>
                <w:webHidden/>
              </w:rPr>
              <w:t>28</w:t>
            </w:r>
            <w:r w:rsidR="00225E4E">
              <w:rPr>
                <w:noProof/>
                <w:webHidden/>
              </w:rPr>
              <w:fldChar w:fldCharType="end"/>
            </w:r>
          </w:hyperlink>
        </w:p>
        <w:p w:rsidR="00225E4E" w:rsidRDefault="00E3463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406286" w:history="1">
            <w:r w:rsidR="00225E4E" w:rsidRPr="00B85475">
              <w:rPr>
                <w:rStyle w:val="Hyperlink"/>
                <w:rFonts w:ascii="Bodoni 72 Oldstyle" w:hAnsi="Bodoni 72 Oldstyle" w:cstheme="majorBidi"/>
                <w:noProof/>
              </w:rPr>
              <w:t>6.</w:t>
            </w:r>
            <w:r w:rsidR="00225E4E">
              <w:rPr>
                <w:rFonts w:asciiTheme="minorHAnsi" w:eastAsiaTheme="minorEastAsia" w:hAnsiTheme="minorHAnsi" w:cstheme="minorBidi"/>
                <w:b w:val="0"/>
                <w:bCs w:val="0"/>
                <w:noProof/>
                <w:sz w:val="24"/>
                <w:szCs w:val="24"/>
                <w:lang w:val="en-IN" w:eastAsia="zh-CN"/>
              </w:rPr>
              <w:tab/>
            </w:r>
            <w:r w:rsidR="00225E4E" w:rsidRPr="00B85475">
              <w:rPr>
                <w:rStyle w:val="Hyperlink"/>
                <w:rFonts w:ascii="Bodoni 72 Oldstyle" w:hAnsi="Bodoni 72 Oldstyle" w:cstheme="majorBidi"/>
                <w:noProof/>
              </w:rPr>
              <w:t>Antifungal Drugs</w:t>
            </w:r>
            <w:r w:rsidR="00225E4E">
              <w:rPr>
                <w:noProof/>
                <w:webHidden/>
              </w:rPr>
              <w:tab/>
            </w:r>
            <w:r w:rsidR="00225E4E">
              <w:rPr>
                <w:noProof/>
                <w:webHidden/>
              </w:rPr>
              <w:fldChar w:fldCharType="begin"/>
            </w:r>
            <w:r w:rsidR="00225E4E">
              <w:rPr>
                <w:noProof/>
                <w:webHidden/>
              </w:rPr>
              <w:instrText xml:space="preserve"> PAGEREF _Toc34406286 \h </w:instrText>
            </w:r>
            <w:r w:rsidR="00225E4E">
              <w:rPr>
                <w:noProof/>
                <w:webHidden/>
              </w:rPr>
            </w:r>
            <w:r w:rsidR="00225E4E">
              <w:rPr>
                <w:noProof/>
                <w:webHidden/>
              </w:rPr>
              <w:fldChar w:fldCharType="separate"/>
            </w:r>
            <w:r w:rsidR="00225E4E">
              <w:rPr>
                <w:noProof/>
                <w:webHidden/>
              </w:rPr>
              <w:t>28</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7" w:history="1">
            <w:r w:rsidR="00225E4E" w:rsidRPr="00B85475">
              <w:rPr>
                <w:rStyle w:val="Hyperlink"/>
                <w:noProof/>
              </w:rPr>
              <w:t>6.1</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Polyenes</w:t>
            </w:r>
            <w:r w:rsidR="00225E4E">
              <w:rPr>
                <w:noProof/>
                <w:webHidden/>
              </w:rPr>
              <w:tab/>
            </w:r>
            <w:r w:rsidR="00225E4E">
              <w:rPr>
                <w:noProof/>
                <w:webHidden/>
              </w:rPr>
              <w:fldChar w:fldCharType="begin"/>
            </w:r>
            <w:r w:rsidR="00225E4E">
              <w:rPr>
                <w:noProof/>
                <w:webHidden/>
              </w:rPr>
              <w:instrText xml:space="preserve"> PAGEREF _Toc34406287 \h </w:instrText>
            </w:r>
            <w:r w:rsidR="00225E4E">
              <w:rPr>
                <w:noProof/>
                <w:webHidden/>
              </w:rPr>
            </w:r>
            <w:r w:rsidR="00225E4E">
              <w:rPr>
                <w:noProof/>
                <w:webHidden/>
              </w:rPr>
              <w:fldChar w:fldCharType="separate"/>
            </w:r>
            <w:r w:rsidR="00225E4E">
              <w:rPr>
                <w:noProof/>
                <w:webHidden/>
              </w:rPr>
              <w:t>29</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8" w:history="1">
            <w:r w:rsidR="00225E4E" w:rsidRPr="00B85475">
              <w:rPr>
                <w:rStyle w:val="Hyperlink"/>
                <w:noProof/>
              </w:rPr>
              <w:t>6.2</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Allylamines</w:t>
            </w:r>
            <w:r w:rsidR="00225E4E">
              <w:rPr>
                <w:noProof/>
                <w:webHidden/>
              </w:rPr>
              <w:tab/>
            </w:r>
            <w:r w:rsidR="00225E4E">
              <w:rPr>
                <w:noProof/>
                <w:webHidden/>
              </w:rPr>
              <w:fldChar w:fldCharType="begin"/>
            </w:r>
            <w:r w:rsidR="00225E4E">
              <w:rPr>
                <w:noProof/>
                <w:webHidden/>
              </w:rPr>
              <w:instrText xml:space="preserve"> PAGEREF _Toc34406288 \h </w:instrText>
            </w:r>
            <w:r w:rsidR="00225E4E">
              <w:rPr>
                <w:noProof/>
                <w:webHidden/>
              </w:rPr>
            </w:r>
            <w:r w:rsidR="00225E4E">
              <w:rPr>
                <w:noProof/>
                <w:webHidden/>
              </w:rPr>
              <w:fldChar w:fldCharType="separate"/>
            </w:r>
            <w:r w:rsidR="00225E4E">
              <w:rPr>
                <w:noProof/>
                <w:webHidden/>
              </w:rPr>
              <w:t>30</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9" w:history="1">
            <w:r w:rsidR="00225E4E" w:rsidRPr="00B85475">
              <w:rPr>
                <w:rStyle w:val="Hyperlink"/>
                <w:noProof/>
              </w:rPr>
              <w:t>6.3</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Morpholines</w:t>
            </w:r>
            <w:r w:rsidR="00225E4E">
              <w:rPr>
                <w:noProof/>
                <w:webHidden/>
              </w:rPr>
              <w:tab/>
            </w:r>
            <w:r w:rsidR="00225E4E">
              <w:rPr>
                <w:noProof/>
                <w:webHidden/>
              </w:rPr>
              <w:fldChar w:fldCharType="begin"/>
            </w:r>
            <w:r w:rsidR="00225E4E">
              <w:rPr>
                <w:noProof/>
                <w:webHidden/>
              </w:rPr>
              <w:instrText xml:space="preserve"> PAGEREF _Toc34406289 \h </w:instrText>
            </w:r>
            <w:r w:rsidR="00225E4E">
              <w:rPr>
                <w:noProof/>
                <w:webHidden/>
              </w:rPr>
            </w:r>
            <w:r w:rsidR="00225E4E">
              <w:rPr>
                <w:noProof/>
                <w:webHidden/>
              </w:rPr>
              <w:fldChar w:fldCharType="separate"/>
            </w:r>
            <w:r w:rsidR="00225E4E">
              <w:rPr>
                <w:noProof/>
                <w:webHidden/>
              </w:rPr>
              <w:t>30</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90" w:history="1">
            <w:r w:rsidR="00225E4E" w:rsidRPr="00B85475">
              <w:rPr>
                <w:rStyle w:val="Hyperlink"/>
                <w:noProof/>
              </w:rPr>
              <w:t>6.4</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Azoles</w:t>
            </w:r>
            <w:r w:rsidR="00225E4E">
              <w:rPr>
                <w:noProof/>
                <w:webHidden/>
              </w:rPr>
              <w:tab/>
            </w:r>
            <w:r w:rsidR="00225E4E">
              <w:rPr>
                <w:noProof/>
                <w:webHidden/>
              </w:rPr>
              <w:fldChar w:fldCharType="begin"/>
            </w:r>
            <w:r w:rsidR="00225E4E">
              <w:rPr>
                <w:noProof/>
                <w:webHidden/>
              </w:rPr>
              <w:instrText xml:space="preserve"> PAGEREF _Toc34406290 \h </w:instrText>
            </w:r>
            <w:r w:rsidR="00225E4E">
              <w:rPr>
                <w:noProof/>
                <w:webHidden/>
              </w:rPr>
            </w:r>
            <w:r w:rsidR="00225E4E">
              <w:rPr>
                <w:noProof/>
                <w:webHidden/>
              </w:rPr>
              <w:fldChar w:fldCharType="separate"/>
            </w:r>
            <w:r w:rsidR="00225E4E">
              <w:rPr>
                <w:noProof/>
                <w:webHidden/>
              </w:rPr>
              <w:t>31</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91" w:history="1">
            <w:r w:rsidR="00225E4E" w:rsidRPr="00B85475">
              <w:rPr>
                <w:rStyle w:val="Hyperlink"/>
                <w:noProof/>
              </w:rPr>
              <w:t>6.5</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Flucytosine</w:t>
            </w:r>
            <w:r w:rsidR="00225E4E">
              <w:rPr>
                <w:noProof/>
                <w:webHidden/>
              </w:rPr>
              <w:tab/>
            </w:r>
            <w:r w:rsidR="00225E4E">
              <w:rPr>
                <w:noProof/>
                <w:webHidden/>
              </w:rPr>
              <w:fldChar w:fldCharType="begin"/>
            </w:r>
            <w:r w:rsidR="00225E4E">
              <w:rPr>
                <w:noProof/>
                <w:webHidden/>
              </w:rPr>
              <w:instrText xml:space="preserve"> PAGEREF _Toc34406291 \h </w:instrText>
            </w:r>
            <w:r w:rsidR="00225E4E">
              <w:rPr>
                <w:noProof/>
                <w:webHidden/>
              </w:rPr>
            </w:r>
            <w:r w:rsidR="00225E4E">
              <w:rPr>
                <w:noProof/>
                <w:webHidden/>
              </w:rPr>
              <w:fldChar w:fldCharType="separate"/>
            </w:r>
            <w:r w:rsidR="00225E4E">
              <w:rPr>
                <w:noProof/>
                <w:webHidden/>
              </w:rPr>
              <w:t>33</w:t>
            </w:r>
            <w:r w:rsidR="00225E4E">
              <w:rPr>
                <w:noProof/>
                <w:webHidden/>
              </w:rPr>
              <w:fldChar w:fldCharType="end"/>
            </w:r>
          </w:hyperlink>
        </w:p>
        <w:p w:rsidR="00225E4E" w:rsidRDefault="00E3463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92" w:history="1">
            <w:r w:rsidR="00225E4E" w:rsidRPr="00B85475">
              <w:rPr>
                <w:rStyle w:val="Hyperlink"/>
                <w:b/>
                <w:noProof/>
              </w:rPr>
              <w:t>6.6</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Echinocandins</w:t>
            </w:r>
            <w:r w:rsidR="00225E4E">
              <w:rPr>
                <w:noProof/>
                <w:webHidden/>
              </w:rPr>
              <w:tab/>
            </w:r>
            <w:r w:rsidR="00225E4E">
              <w:rPr>
                <w:noProof/>
                <w:webHidden/>
              </w:rPr>
              <w:fldChar w:fldCharType="begin"/>
            </w:r>
            <w:r w:rsidR="00225E4E">
              <w:rPr>
                <w:noProof/>
                <w:webHidden/>
              </w:rPr>
              <w:instrText xml:space="preserve"> PAGEREF _Toc34406292 \h </w:instrText>
            </w:r>
            <w:r w:rsidR="00225E4E">
              <w:rPr>
                <w:noProof/>
                <w:webHidden/>
              </w:rPr>
            </w:r>
            <w:r w:rsidR="00225E4E">
              <w:rPr>
                <w:noProof/>
                <w:webHidden/>
              </w:rPr>
              <w:fldChar w:fldCharType="separate"/>
            </w:r>
            <w:r w:rsidR="00225E4E">
              <w:rPr>
                <w:noProof/>
                <w:webHidden/>
              </w:rPr>
              <w:t>35</w:t>
            </w:r>
            <w:r w:rsidR="00225E4E">
              <w:rPr>
                <w:noProof/>
                <w:webHidden/>
              </w:rPr>
              <w:fldChar w:fldCharType="end"/>
            </w:r>
          </w:hyperlink>
        </w:p>
        <w:p w:rsidR="00225E4E" w:rsidRDefault="00E3463F">
          <w:pPr>
            <w:pStyle w:val="TOC3"/>
            <w:tabs>
              <w:tab w:val="right" w:leader="dot" w:pos="9350"/>
            </w:tabs>
            <w:rPr>
              <w:rFonts w:asciiTheme="minorHAnsi" w:eastAsiaTheme="minorEastAsia" w:hAnsiTheme="minorHAnsi" w:cstheme="minorBidi"/>
              <w:noProof/>
              <w:sz w:val="24"/>
              <w:szCs w:val="24"/>
              <w:lang w:val="en-IN" w:eastAsia="zh-CN"/>
            </w:rPr>
          </w:pPr>
          <w:hyperlink w:anchor="_Toc34406293" w:history="1">
            <w:r w:rsidR="00225E4E" w:rsidRPr="00B85475">
              <w:rPr>
                <w:rStyle w:val="Hyperlink"/>
                <w:noProof/>
              </w:rPr>
              <w:t>Candida glabrata</w:t>
            </w:r>
            <w:r w:rsidR="00225E4E">
              <w:rPr>
                <w:noProof/>
                <w:webHidden/>
              </w:rPr>
              <w:tab/>
            </w:r>
            <w:r w:rsidR="00225E4E">
              <w:rPr>
                <w:noProof/>
                <w:webHidden/>
              </w:rPr>
              <w:fldChar w:fldCharType="begin"/>
            </w:r>
            <w:r w:rsidR="00225E4E">
              <w:rPr>
                <w:noProof/>
                <w:webHidden/>
              </w:rPr>
              <w:instrText xml:space="preserve"> PAGEREF _Toc34406293 \h </w:instrText>
            </w:r>
            <w:r w:rsidR="00225E4E">
              <w:rPr>
                <w:noProof/>
                <w:webHidden/>
              </w:rPr>
            </w:r>
            <w:r w:rsidR="00225E4E">
              <w:rPr>
                <w:noProof/>
                <w:webHidden/>
              </w:rPr>
              <w:fldChar w:fldCharType="separate"/>
            </w:r>
            <w:r w:rsidR="00225E4E">
              <w:rPr>
                <w:noProof/>
                <w:webHidden/>
              </w:rPr>
              <w:t>36</w:t>
            </w:r>
            <w:r w:rsidR="00225E4E">
              <w:rPr>
                <w:noProof/>
                <w:webHidden/>
              </w:rPr>
              <w:fldChar w:fldCharType="end"/>
            </w:r>
          </w:hyperlink>
        </w:p>
        <w:p w:rsidR="00225E4E" w:rsidRDefault="00E3463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94" w:history="1">
            <w:r w:rsidR="00225E4E" w:rsidRPr="00B85475">
              <w:rPr>
                <w:rStyle w:val="Hyperlink"/>
                <w:noProof/>
              </w:rPr>
              <w:t>Chapter 1: Integration of genomics data to infer stability in C glabrata</w:t>
            </w:r>
            <w:r w:rsidR="00225E4E">
              <w:rPr>
                <w:noProof/>
                <w:webHidden/>
              </w:rPr>
              <w:tab/>
            </w:r>
            <w:r w:rsidR="00225E4E">
              <w:rPr>
                <w:noProof/>
                <w:webHidden/>
              </w:rPr>
              <w:fldChar w:fldCharType="begin"/>
            </w:r>
            <w:r w:rsidR="00225E4E">
              <w:rPr>
                <w:noProof/>
                <w:webHidden/>
              </w:rPr>
              <w:instrText xml:space="preserve"> PAGEREF _Toc34406294 \h </w:instrText>
            </w:r>
            <w:r w:rsidR="00225E4E">
              <w:rPr>
                <w:noProof/>
                <w:webHidden/>
              </w:rPr>
            </w:r>
            <w:r w:rsidR="00225E4E">
              <w:rPr>
                <w:noProof/>
                <w:webHidden/>
              </w:rPr>
              <w:fldChar w:fldCharType="separate"/>
            </w:r>
            <w:r w:rsidR="00225E4E">
              <w:rPr>
                <w:noProof/>
                <w:webHidden/>
              </w:rPr>
              <w:t>38</w:t>
            </w:r>
            <w:r w:rsidR="00225E4E">
              <w:rPr>
                <w:noProof/>
                <w:webHidden/>
              </w:rPr>
              <w:fldChar w:fldCharType="end"/>
            </w:r>
          </w:hyperlink>
        </w:p>
        <w:p w:rsidR="00225E4E" w:rsidRDefault="00E3463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95" w:history="1">
            <w:r w:rsidR="00225E4E" w:rsidRPr="00B85475">
              <w:rPr>
                <w:rStyle w:val="Hyperlink"/>
                <w:noProof/>
              </w:rPr>
              <w:t>Chapter 2: Multiple stress responses by C glabrata</w:t>
            </w:r>
            <w:r w:rsidR="00225E4E">
              <w:rPr>
                <w:noProof/>
                <w:webHidden/>
              </w:rPr>
              <w:tab/>
            </w:r>
            <w:r w:rsidR="00225E4E">
              <w:rPr>
                <w:noProof/>
                <w:webHidden/>
              </w:rPr>
              <w:fldChar w:fldCharType="begin"/>
            </w:r>
            <w:r w:rsidR="00225E4E">
              <w:rPr>
                <w:noProof/>
                <w:webHidden/>
              </w:rPr>
              <w:instrText xml:space="preserve"> PAGEREF _Toc34406295 \h </w:instrText>
            </w:r>
            <w:r w:rsidR="00225E4E">
              <w:rPr>
                <w:noProof/>
                <w:webHidden/>
              </w:rPr>
            </w:r>
            <w:r w:rsidR="00225E4E">
              <w:rPr>
                <w:noProof/>
                <w:webHidden/>
              </w:rPr>
              <w:fldChar w:fldCharType="separate"/>
            </w:r>
            <w:r w:rsidR="00225E4E">
              <w:rPr>
                <w:noProof/>
                <w:webHidden/>
              </w:rPr>
              <w:t>38</w:t>
            </w:r>
            <w:r w:rsidR="00225E4E">
              <w:rPr>
                <w:noProof/>
                <w:webHidden/>
              </w:rPr>
              <w:fldChar w:fldCharType="end"/>
            </w:r>
          </w:hyperlink>
        </w:p>
        <w:p w:rsidR="00225E4E" w:rsidRDefault="00E3463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96" w:history="1">
            <w:r w:rsidR="00225E4E" w:rsidRPr="00B85475">
              <w:rPr>
                <w:rStyle w:val="Hyperlink"/>
                <w:noProof/>
              </w:rPr>
              <w:t>Chapter 3: Heat stress response in pathogenic fungi</w:t>
            </w:r>
            <w:r w:rsidR="00225E4E">
              <w:rPr>
                <w:noProof/>
                <w:webHidden/>
              </w:rPr>
              <w:tab/>
            </w:r>
            <w:r w:rsidR="00225E4E">
              <w:rPr>
                <w:noProof/>
                <w:webHidden/>
              </w:rPr>
              <w:fldChar w:fldCharType="begin"/>
            </w:r>
            <w:r w:rsidR="00225E4E">
              <w:rPr>
                <w:noProof/>
                <w:webHidden/>
              </w:rPr>
              <w:instrText xml:space="preserve"> PAGEREF _Toc34406296 \h </w:instrText>
            </w:r>
            <w:r w:rsidR="00225E4E">
              <w:rPr>
                <w:noProof/>
                <w:webHidden/>
              </w:rPr>
            </w:r>
            <w:r w:rsidR="00225E4E">
              <w:rPr>
                <w:noProof/>
                <w:webHidden/>
              </w:rPr>
              <w:fldChar w:fldCharType="separate"/>
            </w:r>
            <w:r w:rsidR="00225E4E">
              <w:rPr>
                <w:noProof/>
                <w:webHidden/>
              </w:rPr>
              <w:t>38</w:t>
            </w:r>
            <w:r w:rsidR="00225E4E">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4406256"/>
      <w:r>
        <w:lastRenderedPageBreak/>
        <w:t>Title:</w:t>
      </w:r>
      <w:bookmarkEnd w:id="0"/>
      <w:r>
        <w:t xml:space="preserve"> </w:t>
      </w:r>
    </w:p>
    <w:p w:rsidR="00747BD6" w:rsidRDefault="00747BD6" w:rsidP="00F60D48">
      <w:pPr>
        <w:pStyle w:val="Style1"/>
        <w:spacing w:line="360" w:lineRule="auto"/>
      </w:pPr>
      <w:bookmarkStart w:id="1" w:name="_Toc34406257"/>
      <w:r>
        <w:t>Acknowledgements</w:t>
      </w:r>
      <w:bookmarkEnd w:id="1"/>
    </w:p>
    <w:p w:rsidR="00747BD6" w:rsidRDefault="00747BD6" w:rsidP="00F60D48">
      <w:pPr>
        <w:pStyle w:val="Style1"/>
        <w:spacing w:line="360" w:lineRule="auto"/>
      </w:pPr>
      <w:bookmarkStart w:id="2" w:name="_Toc34406258"/>
      <w:r>
        <w:t>Abstract</w:t>
      </w:r>
      <w:bookmarkEnd w:id="2"/>
    </w:p>
    <w:p w:rsidR="00747BD6" w:rsidRDefault="00747BD6" w:rsidP="00F60D48">
      <w:pPr>
        <w:pStyle w:val="Style1"/>
        <w:spacing w:line="360" w:lineRule="auto"/>
      </w:pPr>
      <w:bookmarkStart w:id="3" w:name="_Toc34406259"/>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4406260"/>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4406261"/>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4406262"/>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4406263"/>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6B1514">
      <w:pPr>
        <w:pStyle w:val="Customstyle3"/>
        <w:rPr>
          <w:rStyle w:val="Strong"/>
          <w:rFonts w:ascii="Bangla MN" w:eastAsia="Calibri" w:hAnsi="Bangla MN"/>
          <w:b w:val="0"/>
          <w:color w:val="1F3864" w:themeColor="accent1" w:themeShade="80"/>
          <w:sz w:val="28"/>
          <w:szCs w:val="24"/>
        </w:rPr>
      </w:pPr>
      <w:bookmarkStart w:id="12" w:name="_Toc34406264"/>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w:t>
      </w:r>
      <w:r w:rsidR="00BD5593" w:rsidRPr="009719D8">
        <w:rPr>
          <w:rFonts w:asciiTheme="majorBidi" w:hAnsiTheme="majorBidi" w:cstheme="majorBidi"/>
        </w:rPr>
        <w:lastRenderedPageBreak/>
        <w:t>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3" w:name="_Toc34406265"/>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ko-KR"/>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val="en-US"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ko-KR"/>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4" w:name="_Toc34406266"/>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w:t>
      </w:r>
      <w:r w:rsidRPr="009719D8">
        <w:rPr>
          <w:rFonts w:asciiTheme="majorBidi" w:eastAsia="Calibri" w:hAnsiTheme="majorBidi" w:cstheme="majorBidi"/>
        </w:rPr>
        <w:lastRenderedPageBreak/>
        <w:t xml:space="preserve">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6B1514">
      <w:pPr>
        <w:pStyle w:val="Customstyle3"/>
        <w:rPr>
          <w:rStyle w:val="Strong"/>
          <w:rFonts w:ascii="Bangla MN" w:eastAsia="Calibri" w:hAnsi="Bangla MN"/>
          <w:b w:val="0"/>
          <w:color w:val="1F3864" w:themeColor="accent1" w:themeShade="80"/>
          <w:sz w:val="28"/>
          <w:szCs w:val="24"/>
        </w:rPr>
      </w:pPr>
      <w:bookmarkStart w:id="15" w:name="_Toc34406267"/>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lastRenderedPageBreak/>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w:t>
      </w:r>
      <w:r w:rsidRPr="009719D8">
        <w:rPr>
          <w:rStyle w:val="apple-converted-space"/>
          <w:rFonts w:asciiTheme="majorBidi" w:hAnsiTheme="majorBidi" w:cstheme="majorBidi"/>
        </w:rPr>
        <w:lastRenderedPageBreak/>
        <w:t xml:space="preserve">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w:t>
      </w:r>
      <w:proofErr w:type="spellStart"/>
      <w:r w:rsidR="005213D5" w:rsidRPr="009719D8">
        <w:rPr>
          <w:rFonts w:asciiTheme="majorBidi" w:eastAsia="Calibri" w:hAnsiTheme="majorBidi" w:cstheme="majorBidi"/>
          <w:noProof/>
        </w:rPr>
        <w:t>Pamer</w:t>
      </w:r>
      <w:proofErr w:type="spellEnd"/>
      <w:r w:rsidR="005213D5" w:rsidRPr="009719D8">
        <w:rPr>
          <w:rFonts w:asciiTheme="majorBidi" w:eastAsia="Calibri" w:hAnsiTheme="majorBidi" w:cstheme="majorBidi"/>
          <w:noProof/>
        </w:rPr>
        <w:t>,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4406268"/>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6B1514">
      <w:pPr>
        <w:pStyle w:val="Customstyle3"/>
        <w:rPr>
          <w:rStyle w:val="Strong"/>
          <w:rFonts w:ascii="Bangla MN" w:eastAsia="Calibri" w:hAnsi="Bangla MN"/>
          <w:b w:val="0"/>
          <w:color w:val="1F3864" w:themeColor="accent1" w:themeShade="80"/>
          <w:sz w:val="28"/>
          <w:szCs w:val="24"/>
        </w:rPr>
      </w:pPr>
      <w:bookmarkStart w:id="17" w:name="_Toc34406269"/>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w:t>
      </w:r>
      <w:r w:rsidR="009057FA">
        <w:rPr>
          <w:rFonts w:asciiTheme="majorBidi" w:eastAsia="Calibri" w:hAnsiTheme="majorBidi" w:cstheme="majorBidi"/>
        </w:rPr>
        <w:lastRenderedPageBreak/>
        <w:t>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w:t>
      </w:r>
      <w:r w:rsidR="00AF49D9">
        <w:rPr>
          <w:rFonts w:asciiTheme="majorBidi" w:eastAsia="Calibri" w:hAnsiTheme="majorBidi" w:cstheme="majorBidi"/>
        </w:rPr>
        <w:lastRenderedPageBreak/>
        <w:t xml:space="preserve">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6B1514">
      <w:pPr>
        <w:pStyle w:val="Customstyle3"/>
        <w:rPr>
          <w:rStyle w:val="Strong"/>
          <w:rFonts w:ascii="Bangla MN" w:eastAsia="Calibri" w:hAnsi="Bangla MN"/>
          <w:b w:val="0"/>
          <w:color w:val="1F3864" w:themeColor="accent1" w:themeShade="80"/>
          <w:sz w:val="28"/>
          <w:szCs w:val="24"/>
        </w:rPr>
      </w:pPr>
      <w:bookmarkStart w:id="18" w:name="_Toc34406270"/>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19" w:name="_Toc34406271"/>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lastRenderedPageBreak/>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20" w:name="_Toc34406272"/>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97C84" w:rsidRDefault="0020480A"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s in </w:t>
      </w:r>
      <w:r w:rsidRPr="00DD4CB2">
        <w:rPr>
          <w:i/>
          <w:iCs/>
          <w:color w:val="000000"/>
          <w:shd w:val="clear" w:color="auto" w:fill="FFFFFF"/>
          <w:lang w:val="en-IN" w:eastAsia="zh-CN"/>
        </w:rPr>
        <w:t>S. cerevisiae</w:t>
      </w:r>
      <w:r>
        <w:rPr>
          <w:color w:val="000000"/>
          <w:shd w:val="clear" w:color="auto" w:fill="FFFFFF"/>
          <w:lang w:val="en-IN" w:eastAsia="zh-CN"/>
        </w:rPr>
        <w:t xml:space="preserve">, about </w:t>
      </w:r>
      <w:r w:rsidR="0068459F">
        <w:rPr>
          <w:color w:val="000000"/>
          <w:shd w:val="clear" w:color="auto" w:fill="FFFFFF"/>
          <w:lang w:val="en-IN" w:eastAsia="zh-CN"/>
        </w:rPr>
        <w:t>5</w:t>
      </w:r>
      <w:r>
        <w:rPr>
          <w:color w:val="000000"/>
          <w:shd w:val="clear" w:color="auto" w:fill="FFFFFF"/>
          <w:lang w:val="en-IN" w:eastAsia="zh-CN"/>
        </w:rPr>
        <w:t xml:space="preserve"> MAPK pathway modules exists in </w:t>
      </w:r>
      <w:r w:rsidRPr="00DD4CB2">
        <w:rPr>
          <w:i/>
          <w:iCs/>
          <w:color w:val="000000"/>
          <w:shd w:val="clear" w:color="auto" w:fill="FFFFFF"/>
          <w:lang w:val="en-IN" w:eastAsia="zh-CN"/>
        </w:rPr>
        <w:t>C. glabrata</w:t>
      </w:r>
      <w:r>
        <w:rPr>
          <w:color w:val="000000"/>
          <w:shd w:val="clear" w:color="auto" w:fill="FFFFFF"/>
          <w:lang w:val="en-IN" w:eastAsia="zh-CN"/>
        </w:rPr>
        <w:t>.</w:t>
      </w:r>
      <w:r w:rsidR="00A5111B">
        <w:rPr>
          <w:color w:val="000000"/>
          <w:shd w:val="clear" w:color="auto" w:fill="FFFFFF"/>
          <w:lang w:val="en-IN" w:eastAsia="zh-CN"/>
        </w:rPr>
        <w:t xml:space="preserve"> Briefly t</w:t>
      </w:r>
      <w:r w:rsidR="00E82948">
        <w:rPr>
          <w:color w:val="000000"/>
          <w:shd w:val="clear" w:color="auto" w:fill="FFFFFF"/>
          <w:lang w:val="en-IN" w:eastAsia="zh-CN"/>
        </w:rPr>
        <w:t>hese</w:t>
      </w:r>
      <w:r w:rsidR="00A12B71">
        <w:rPr>
          <w:color w:val="000000"/>
          <w:shd w:val="clear" w:color="auto" w:fill="FFFFFF"/>
          <w:lang w:val="en-IN" w:eastAsia="zh-CN"/>
        </w:rPr>
        <w:t xml:space="preserve"> MAPK modules</w:t>
      </w:r>
      <w:r w:rsidR="00FE30F3">
        <w:rPr>
          <w:color w:val="000000"/>
          <w:shd w:val="clear" w:color="auto" w:fill="FFFFFF"/>
          <w:lang w:val="en-IN" w:eastAsia="zh-CN"/>
        </w:rPr>
        <w:t xml:space="preserve"> </w:t>
      </w:r>
      <w:r w:rsidR="00E82948">
        <w:rPr>
          <w:color w:val="000000"/>
          <w:shd w:val="clear" w:color="auto" w:fill="FFFFFF"/>
          <w:lang w:val="en-IN" w:eastAsia="zh-CN"/>
        </w:rPr>
        <w:t xml:space="preserve">are </w:t>
      </w:r>
      <w:r w:rsidR="00FE30F3">
        <w:rPr>
          <w:color w:val="000000"/>
          <w:shd w:val="clear" w:color="auto" w:fill="FFFFFF"/>
          <w:lang w:val="en-IN" w:eastAsia="zh-CN"/>
        </w:rPr>
        <w:t>involved in mating, biofilm formation, filamentation, cell wall biogenesis as a cue of stressed signals</w:t>
      </w:r>
      <w:r w:rsidR="00CA1BD6">
        <w:rPr>
          <w:color w:val="000000"/>
          <w:shd w:val="clear" w:color="auto" w:fill="FFFFFF"/>
          <w:lang w:val="en-IN" w:eastAsia="zh-CN"/>
        </w:rPr>
        <w:t xml:space="preserve"> </w:t>
      </w:r>
      <w:r w:rsidR="00CA1BD6">
        <w:rPr>
          <w:color w:val="000000"/>
          <w:shd w:val="clear" w:color="auto" w:fill="FFFFFF"/>
          <w:lang w:val="en-IN" w:eastAsia="zh-CN"/>
        </w:rPr>
        <w:fldChar w:fldCharType="begin" w:fldLock="1"/>
      </w:r>
      <w:r w:rsidR="00B71263">
        <w:rPr>
          <w:color w:val="000000"/>
          <w:shd w:val="clear" w:color="auto" w:fill="FFFFFF"/>
          <w:lang w:val="en-IN" w:eastAsia="zh-CN"/>
        </w:rPr>
        <w:instrText>ADDIN CSL_CITATION {"citationItems":[{"id":"ITEM-1","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1","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mendeley":{"formattedCitation":"(Calcagno et al., 2005)","plainTextFormattedCitation":"(Calcagno et al., 2005)","previouslyFormattedCitation":"(Calcagno et al., 2005)"},"properties":{"noteIndex":0},"schema":"https://github.com/citation-style-language/schema/raw/master/csl-citation.json"}</w:instrText>
      </w:r>
      <w:r w:rsidR="00CA1BD6">
        <w:rPr>
          <w:color w:val="000000"/>
          <w:shd w:val="clear" w:color="auto" w:fill="FFFFFF"/>
          <w:lang w:val="en-IN" w:eastAsia="zh-CN"/>
        </w:rPr>
        <w:fldChar w:fldCharType="separate"/>
      </w:r>
      <w:r w:rsidR="00E82948" w:rsidRPr="00E82948">
        <w:rPr>
          <w:noProof/>
          <w:color w:val="000000"/>
          <w:shd w:val="clear" w:color="auto" w:fill="FFFFFF"/>
          <w:lang w:val="en-IN" w:eastAsia="zh-CN"/>
        </w:rPr>
        <w:t>(Calcagno et al., 2005)</w:t>
      </w:r>
      <w:r w:rsidR="00CA1BD6">
        <w:rPr>
          <w:color w:val="000000"/>
          <w:shd w:val="clear" w:color="auto" w:fill="FFFFFF"/>
          <w:lang w:val="en-IN" w:eastAsia="zh-CN"/>
        </w:rPr>
        <w:fldChar w:fldCharType="end"/>
      </w:r>
      <w:r w:rsidR="00FE30F3">
        <w:rPr>
          <w:color w:val="000000"/>
          <w:shd w:val="clear" w:color="auto" w:fill="FFFFFF"/>
          <w:lang w:val="en-IN" w:eastAsia="zh-CN"/>
        </w:rPr>
        <w:t>.</w:t>
      </w:r>
      <w:r w:rsidR="001A62DB">
        <w:rPr>
          <w:color w:val="000000"/>
          <w:shd w:val="clear" w:color="auto" w:fill="FFFFFF"/>
          <w:lang w:val="en-IN" w:eastAsia="zh-CN"/>
        </w:rPr>
        <w:t xml:space="preserve"> In </w:t>
      </w:r>
      <w:r w:rsidR="001A62DB" w:rsidRPr="00A12B71">
        <w:rPr>
          <w:i/>
          <w:iCs/>
          <w:color w:val="000000"/>
          <w:shd w:val="clear" w:color="auto" w:fill="FFFFFF"/>
          <w:lang w:val="en-IN" w:eastAsia="zh-CN"/>
        </w:rPr>
        <w:t>C. glabrata</w:t>
      </w:r>
      <w:r w:rsidR="001A62DB">
        <w:rPr>
          <w:color w:val="000000"/>
          <w:shd w:val="clear" w:color="auto" w:fill="FFFFFF"/>
          <w:lang w:val="en-IN" w:eastAsia="zh-CN"/>
        </w:rPr>
        <w:t xml:space="preserve">, </w:t>
      </w:r>
      <w:r w:rsidR="001A62DB" w:rsidRPr="001A62DB">
        <w:rPr>
          <w:i/>
          <w:iCs/>
          <w:color w:val="000000"/>
          <w:shd w:val="clear" w:color="auto" w:fill="FFFFFF"/>
          <w:lang w:val="en-IN" w:eastAsia="zh-CN"/>
        </w:rPr>
        <w:t>CgHog1</w:t>
      </w:r>
      <w:r w:rsidR="001A62DB">
        <w:rPr>
          <w:color w:val="000000"/>
          <w:shd w:val="clear" w:color="auto" w:fill="FFFFFF"/>
          <w:lang w:val="en-IN" w:eastAsia="zh-CN"/>
        </w:rPr>
        <w:t xml:space="preserve"> mediated MAPK module is </w:t>
      </w:r>
      <w:r w:rsidR="001A62DB">
        <w:rPr>
          <w:color w:val="000000"/>
          <w:shd w:val="clear" w:color="auto" w:fill="FFFFFF"/>
          <w:lang w:val="en-IN" w:eastAsia="zh-CN"/>
        </w:rPr>
        <w:lastRenderedPageBreak/>
        <w:t xml:space="preserve">essential for survival under iron stressed conditions </w:t>
      </w:r>
      <w:r w:rsidR="001A62DB">
        <w:rPr>
          <w:color w:val="000000"/>
          <w:shd w:val="clear" w:color="auto" w:fill="FFFFFF"/>
          <w:lang w:val="en-IN" w:eastAsia="zh-CN"/>
        </w:rPr>
        <w:fldChar w:fldCharType="begin" w:fldLock="1"/>
      </w:r>
      <w:r w:rsidR="001A62DB">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1A62DB">
        <w:rPr>
          <w:color w:val="000000"/>
          <w:shd w:val="clear" w:color="auto" w:fill="FFFFFF"/>
          <w:lang w:val="en-IN" w:eastAsia="zh-CN"/>
        </w:rPr>
        <w:fldChar w:fldCharType="separate"/>
      </w:r>
      <w:r w:rsidR="001A62DB" w:rsidRPr="007E6B2E">
        <w:rPr>
          <w:noProof/>
          <w:color w:val="000000"/>
          <w:shd w:val="clear" w:color="auto" w:fill="FFFFFF"/>
          <w:lang w:val="en-IN" w:eastAsia="zh-CN"/>
        </w:rPr>
        <w:t>(Srivastava et al., 2015)</w:t>
      </w:r>
      <w:r w:rsidR="001A62DB">
        <w:rPr>
          <w:color w:val="000000"/>
          <w:shd w:val="clear" w:color="auto" w:fill="FFFFFF"/>
          <w:lang w:val="en-IN" w:eastAsia="zh-CN"/>
        </w:rPr>
        <w:fldChar w:fldCharType="end"/>
      </w:r>
      <w:r w:rsidR="001A62DB">
        <w:rPr>
          <w:color w:val="000000"/>
          <w:shd w:val="clear" w:color="auto" w:fill="FFFFFF"/>
          <w:lang w:val="en-IN" w:eastAsia="zh-CN"/>
        </w:rPr>
        <w:t xml:space="preserve">. While </w:t>
      </w:r>
      <w:r w:rsidR="00D518C8">
        <w:rPr>
          <w:color w:val="000000"/>
          <w:shd w:val="clear" w:color="auto" w:fill="FFFFFF"/>
          <w:lang w:val="en-IN" w:eastAsia="zh-CN"/>
        </w:rPr>
        <w:t xml:space="preserve">STE11, STE12, STE20 </w:t>
      </w:r>
      <w:r w:rsidR="00FE30F3">
        <w:rPr>
          <w:color w:val="000000"/>
          <w:shd w:val="clear" w:color="auto" w:fill="FFFFFF"/>
          <w:lang w:val="en-IN" w:eastAsia="zh-CN"/>
        </w:rPr>
        <w:t>show</w:t>
      </w:r>
      <w:r w:rsidR="00D518C8">
        <w:rPr>
          <w:color w:val="000000"/>
          <w:shd w:val="clear" w:color="auto" w:fill="FFFFFF"/>
          <w:lang w:val="en-IN" w:eastAsia="zh-CN"/>
        </w:rPr>
        <w:t xml:space="preserve">ed their involvement in adaptation to hypertonic stressed condition and induced filamentation during nitrogen starvation with attenuated virulence </w:t>
      </w:r>
      <w:r w:rsidR="006A5BF3">
        <w:rPr>
          <w:color w:val="000000"/>
          <w:shd w:val="clear" w:color="auto" w:fill="FFFFFF"/>
          <w:lang w:val="en-IN" w:eastAsia="zh-CN"/>
        </w:rPr>
        <w:t xml:space="preserve">in systemic infection </w:t>
      </w:r>
      <w:r w:rsidR="000C1390">
        <w:rPr>
          <w:color w:val="000000"/>
          <w:shd w:val="clear" w:color="auto" w:fill="FFFFFF"/>
          <w:lang w:val="en-IN" w:eastAsia="zh-CN"/>
        </w:rPr>
        <w:t xml:space="preserve">in </w:t>
      </w:r>
      <w:r w:rsidR="006A5BF3">
        <w:rPr>
          <w:color w:val="000000"/>
          <w:shd w:val="clear" w:color="auto" w:fill="FFFFFF"/>
          <w:lang w:val="en-IN" w:eastAsia="zh-CN"/>
        </w:rPr>
        <w:t xml:space="preserve">mouse model upon deletion </w:t>
      </w:r>
      <w:r w:rsidR="00D518C8">
        <w:rPr>
          <w:color w:val="000000"/>
          <w:shd w:val="clear" w:color="auto" w:fill="FFFFFF"/>
          <w:lang w:val="en-IN" w:eastAsia="zh-CN"/>
        </w:rPr>
        <w:fldChar w:fldCharType="begin" w:fldLock="1"/>
      </w:r>
      <w:r w:rsidR="00E82948">
        <w:rPr>
          <w:color w:val="000000"/>
          <w:shd w:val="clear" w:color="auto" w:fill="FFFFFF"/>
          <w:lang w:val="en-IN" w:eastAsia="zh-CN"/>
        </w:rPr>
        <w:instrText>ADDIN CSL_CITATION {"citationItems":[{"id":"ITEM-1","itemData":{"DOI":"10.1046/j.1365-2958.2003.03755.x","ISSN":"0950382X","author":[{"dropping-particle":"","family":"Calcagno","given":"Ana-Maria","non-dropping-particle":"","parse-names":false,"suffix":""},{"dropping-particle":"","family":"Bignell","given":"Elaine","non-dropping-particle":"","parse-names":false,"suffix":""},{"dropping-particle":"","family":"Warn","given":"Peter","non-dropping-particle":"","parse-names":false,"suffix":""},{"dropping-particle":"","family":"Jones","given":"Michael D.","non-dropping-particle":"","parse-names":false,"suffix":""},{"dropping-particle":"","family":"Denning","given":"David W.","non-dropping-particle":"","parse-names":false,"suffix":""},{"dropping-particle":"","family":"Mühlschlegel","given":"Fritz A.","non-dropping-particle":"","parse-names":false,"suffix":""},{"dropping-particle":"","family":"Rogers","given":"Thomas R.","non-dropping-particle":"","parse-names":false,"suffix":""},{"dropping-particle":"","family":"Haynes","given":"Ken","non-dropping-particle":"","parse-names":false,"suffix":""}],"container-title":"Molecular Microbiology","id":"ITEM-1","issue":"4","issued":{"date-parts":[["2003","11","7"]]},"page":"1309-1318","publisher":"John Wiley &amp; Sons, Ltd (10.1111)","title":"Candida glabrata STE12 is required for wild-type levels of virulence and nitrogen starvation induced filamentation","type":"article-journal","volume":"50"},"uris":["http://www.mendeley.com/documents/?uuid=bdace206-a3d3-31af-beb7-0198115b155f"]},{"id":"ITEM-2","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2","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id":"ITEM-3","itemData":{"DOI":"10.1002/yea.1125","ISSN":"0749503X","abstract":"The conserved family of fungal Ste20 p21-activated serine-threonine protein kinases regulate several signalling cascades. In Saccharomyces cerevisiae Ste20 is involved in pheromone signalling, invasive growth, the hypertonic stress response, cell wall integrity and binds Cdc42, a Rho-like small GTP-binding protein required for polarized morphogenesis. We have cloned the STE20 homologue from the fungal pathogen Candida glabrata and have shown that it is present in a single copy in the genome. Translation of the nucleotide sequence predicts that C. glabrata Ste20 contains a highly conserved p21-activated serine-threonine protein kinase domain, a binding site for G-protein β subunits and a regulatory Rho-binding domain that enables the kinase to interact with Cdc42 and/or Rho-like small GTPases. C. glabrata Ste20 has 53% identity and 58% predicted amino acid similarity to S. cerevisiae Ste20 and can complement both the nitrogen starvation-induced filamentation and mating defects of S. cerevisiae ste20 mutants. Analysis of ste20 null and disrupted strains suggest that in C. glabrata Ste20 is required for a fully functional hypertonic stress response and intact cell wall integrity pathway. C. glabrata Ste20 is not required for nitrogen starvation-induced filamentation. Survival analysis revealed that C. glabrata ste20 mutants, while still able to cause disease, are mildly attenuated for virulence compared to reconstituted STE20 cells. Copyright © 2004 John Wiley &amp; Sons, Ltd.","author":[{"dropping-particle":"","family":"Calcagno","given":"Ana Maria","non-dropping-particle":"","parse-names":false,"suffix":""},{"dropping-particle":"","family":"Bignell","given":"Elaine","non-dropping-particle":"","parse-names":false,"suffix":""},{"dropping-particle":"","family":"Rogers","given":"Thomas R.","non-dropping-particle":"","parse-names":false,"suffix":""},{"dropping-particle":"","family":"Canedo","given":"Mariana","non-dropping-particle":"","parse-names":false,"suffix":""},{"dropping-particle":"","family":"Mühlschleger","given":"Fritz A.","non-dropping-particle":"","parse-names":false,"suffix":""},{"dropping-particle":"","family":"Haynes","given":"Ken","non-dropping-particle":"","parse-names":false,"suffix":""}],"container-title":"Yeast","id":"ITEM-3","issue":"7","issued":{"date-parts":[["2004","5"]]},"page":"557-568","title":"Candida glabrata Ste20 is involved in maintaining cell wall integrity and adaptation to hypertonic stress, and is required for wild-type levels of virulence","type":"article-journal","volume":"21"},"uris":["http://www.mendeley.com/documents/?uuid=f3104bf0-eab8-3430-ac5e-dad5c2f881fa"]}],"mendeley":{"formattedCitation":"(Calcagno et al., 2003, 2005, 2004)","plainTextFormattedCitation":"(Calcagno et al., 2003, 2005, 2004)","previouslyFormattedCitation":"(Calcagno et al., 2003, 2005, 2004)"},"properties":{"noteIndex":0},"schema":"https://github.com/citation-style-language/schema/raw/master/csl-citation.json"}</w:instrText>
      </w:r>
      <w:r w:rsidR="00D518C8">
        <w:rPr>
          <w:color w:val="000000"/>
          <w:shd w:val="clear" w:color="auto" w:fill="FFFFFF"/>
          <w:lang w:val="en-IN" w:eastAsia="zh-CN"/>
        </w:rPr>
        <w:fldChar w:fldCharType="separate"/>
      </w:r>
      <w:r w:rsidR="002111B9" w:rsidRPr="002111B9">
        <w:rPr>
          <w:noProof/>
          <w:color w:val="000000"/>
          <w:shd w:val="clear" w:color="auto" w:fill="FFFFFF"/>
          <w:lang w:val="en-IN" w:eastAsia="zh-CN"/>
        </w:rPr>
        <w:t>(Calcagno et al., 2003, 2005, 2004)</w:t>
      </w:r>
      <w:r w:rsidR="00D518C8">
        <w:rPr>
          <w:color w:val="000000"/>
          <w:shd w:val="clear" w:color="auto" w:fill="FFFFFF"/>
          <w:lang w:val="en-IN" w:eastAsia="zh-CN"/>
        </w:rPr>
        <w:fldChar w:fldCharType="end"/>
      </w:r>
      <w:r w:rsidR="00EA2E85">
        <w:rPr>
          <w:color w:val="000000"/>
          <w:shd w:val="clear" w:color="auto" w:fill="FFFFFF"/>
          <w:lang w:val="en-IN" w:eastAsia="zh-CN"/>
        </w:rPr>
        <w:t xml:space="preserve">. </w:t>
      </w:r>
    </w:p>
    <w:p w:rsidR="000F28B6" w:rsidRDefault="001A17B1"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 report say that </w:t>
      </w:r>
      <w:r w:rsidRPr="001A17B1">
        <w:rPr>
          <w:i/>
          <w:iCs/>
          <w:color w:val="000000"/>
          <w:shd w:val="clear" w:color="auto" w:fill="FFFFFF"/>
          <w:lang w:val="en-IN" w:eastAsia="zh-CN"/>
        </w:rPr>
        <w:t>C. glabrata</w:t>
      </w:r>
      <w:r>
        <w:rPr>
          <w:color w:val="000000"/>
          <w:shd w:val="clear" w:color="auto" w:fill="FFFFFF"/>
          <w:lang w:val="en-IN" w:eastAsia="zh-CN"/>
        </w:rPr>
        <w:t xml:space="preserve"> expresses more glucose transporters than </w:t>
      </w:r>
      <w:r w:rsidRPr="001A17B1">
        <w:rPr>
          <w:i/>
          <w:iCs/>
          <w:color w:val="000000"/>
          <w:shd w:val="clear" w:color="auto" w:fill="FFFFFF"/>
          <w:lang w:val="en-IN" w:eastAsia="zh-CN"/>
        </w:rPr>
        <w:t>C. albicans</w:t>
      </w:r>
      <w:r>
        <w:rPr>
          <w:color w:val="000000"/>
          <w:shd w:val="clear" w:color="auto" w:fill="FFFFFF"/>
          <w:lang w:val="en-IN" w:eastAsia="zh-CN"/>
        </w:rPr>
        <w:t xml:space="preserve"> in order to sense low sugar present in macrophages</w:t>
      </w:r>
      <w:r w:rsidR="00416D29">
        <w:rPr>
          <w:color w:val="000000"/>
          <w:shd w:val="clear" w:color="auto" w:fill="FFFFFF"/>
          <w:lang w:val="en-IN" w:eastAsia="zh-CN"/>
        </w:rPr>
        <w:t xml:space="preserve"> for instance, </w:t>
      </w:r>
      <w:r w:rsidR="00416D29" w:rsidRPr="004F4398">
        <w:rPr>
          <w:i/>
          <w:iCs/>
          <w:color w:val="000000"/>
          <w:shd w:val="clear" w:color="auto" w:fill="FFFFFF"/>
          <w:lang w:val="en-IN" w:eastAsia="zh-CN"/>
        </w:rPr>
        <w:t>CgSnf3</w:t>
      </w:r>
      <w:r w:rsidR="00416D29">
        <w:rPr>
          <w:color w:val="000000"/>
          <w:shd w:val="clear" w:color="auto" w:fill="FFFFFF"/>
          <w:lang w:val="en-IN" w:eastAsia="zh-CN"/>
        </w:rPr>
        <w:t xml:space="preserve"> can sense sugar levels as low as 0.01 to  0.1%</w:t>
      </w:r>
      <w:r w:rsidR="00620FBD">
        <w:rPr>
          <w:color w:val="000000"/>
          <w:shd w:val="clear" w:color="auto" w:fill="FFFFFF"/>
          <w:lang w:val="en-IN" w:eastAsia="zh-CN"/>
        </w:rPr>
        <w:t xml:space="preserve">. Further deletion of CgSNF3 affects expression of more </w:t>
      </w:r>
      <w:r w:rsidR="00497C84">
        <w:rPr>
          <w:color w:val="000000"/>
          <w:shd w:val="clear" w:color="auto" w:fill="FFFFFF"/>
          <w:lang w:val="en-IN" w:eastAsia="zh-CN"/>
        </w:rPr>
        <w:t xml:space="preserve">than </w:t>
      </w:r>
      <w:r w:rsidR="00620FBD">
        <w:rPr>
          <w:color w:val="000000"/>
          <w:shd w:val="clear" w:color="auto" w:fill="FFFFFF"/>
          <w:lang w:val="en-IN" w:eastAsia="zh-CN"/>
        </w:rPr>
        <w:t xml:space="preserve">9 </w:t>
      </w:r>
      <w:r w:rsidR="00497C84">
        <w:rPr>
          <w:color w:val="000000"/>
          <w:shd w:val="clear" w:color="auto" w:fill="FFFFFF"/>
          <w:lang w:val="en-IN" w:eastAsia="zh-CN"/>
        </w:rPr>
        <w:t xml:space="preserve">downstream </w:t>
      </w:r>
      <w:r w:rsidR="00620FBD">
        <w:rPr>
          <w:color w:val="000000"/>
          <w:shd w:val="clear" w:color="auto" w:fill="FFFFFF"/>
          <w:lang w:val="en-IN" w:eastAsia="zh-CN"/>
        </w:rPr>
        <w:t xml:space="preserve">glucose transporters. </w:t>
      </w:r>
      <w:r w:rsidR="009B37A8">
        <w:rPr>
          <w:color w:val="000000"/>
          <w:shd w:val="clear" w:color="auto" w:fill="FFFFFF"/>
          <w:lang w:val="en-IN" w:eastAsia="zh-CN"/>
        </w:rPr>
        <w:t>Further studies have also shown that glucose levels have huge impact on activation o</w:t>
      </w:r>
      <w:r w:rsidR="002560D4">
        <w:rPr>
          <w:color w:val="000000"/>
          <w:shd w:val="clear" w:color="auto" w:fill="FFFFFF"/>
          <w:lang w:val="en-IN" w:eastAsia="zh-CN"/>
        </w:rPr>
        <w:t>f</w:t>
      </w:r>
      <w:r w:rsidR="009B37A8">
        <w:rPr>
          <w:color w:val="000000"/>
          <w:shd w:val="clear" w:color="auto" w:fill="FFFFFF"/>
          <w:lang w:val="en-IN" w:eastAsia="zh-CN"/>
        </w:rPr>
        <w:t xml:space="preserve"> cAMP/PKA pathway </w:t>
      </w:r>
      <w:r w:rsidR="00AC1299">
        <w:rPr>
          <w:color w:val="000000"/>
          <w:shd w:val="clear" w:color="auto" w:fill="FFFFFF"/>
          <w:lang w:val="en-IN" w:eastAsia="zh-CN"/>
        </w:rPr>
        <w:t xml:space="preserve">specifically </w:t>
      </w:r>
      <w:r w:rsidR="009B37A8">
        <w:rPr>
          <w:color w:val="000000"/>
          <w:shd w:val="clear" w:color="auto" w:fill="FFFFFF"/>
          <w:lang w:val="en-IN" w:eastAsia="zh-CN"/>
        </w:rPr>
        <w:t xml:space="preserve">in </w:t>
      </w:r>
      <w:r w:rsidR="009B37A8" w:rsidRPr="009B37A8">
        <w:rPr>
          <w:i/>
          <w:iCs/>
          <w:color w:val="000000"/>
          <w:shd w:val="clear" w:color="auto" w:fill="FFFFFF"/>
          <w:lang w:val="en-IN" w:eastAsia="zh-CN"/>
        </w:rPr>
        <w:t>C. glabrata</w:t>
      </w:r>
      <w:r w:rsidR="00B71263">
        <w:rPr>
          <w:i/>
          <w:iCs/>
          <w:color w:val="000000"/>
          <w:shd w:val="clear" w:color="auto" w:fill="FFFFFF"/>
          <w:lang w:val="en-IN" w:eastAsia="zh-CN"/>
        </w:rPr>
        <w:t xml:space="preserve"> </w:t>
      </w:r>
      <w:r w:rsidR="00B71263">
        <w:rPr>
          <w:i/>
          <w:iCs/>
          <w:color w:val="000000"/>
          <w:shd w:val="clear" w:color="auto" w:fill="FFFFFF"/>
          <w:lang w:val="en-IN" w:eastAsia="zh-CN"/>
        </w:rPr>
        <w:fldChar w:fldCharType="begin" w:fldLock="1"/>
      </w:r>
      <w:r w:rsidR="00AA124A">
        <w:rPr>
          <w:i/>
          <w:iCs/>
          <w:color w:val="000000"/>
          <w:shd w:val="clear" w:color="auto" w:fill="FFFFFF"/>
          <w:lang w:val="en-IN" w:eastAsia="zh-CN"/>
        </w:rPr>
        <w:instrText>ADDIN CSL_CITATION {"citationItems":[{"id":"ITEM-1","itemData":{"DOI":"10.3389/fmicb.2019.00099","ISSN":"1664302X","abstract":"Candida species, such as Candida albicans and Candida glabrata, cause infections at different host sites because they adapt their metabolism depending on the available nutrients. They are able to proliferate under both nutrient-rich and nutrient-poor conditions. This adaptation is what makes these fungi successful pathogens. For both species, sugars are very important nutrients and as the sugar level differs depending on the host niche, different sugar sensing systems must be present. Saccharomyces cerevisiae has been used as a model for the identification of these sugar sensing systems. One of the main carbon sources for yeast is glucose, for which three different pathways have been described. First, two transporter-like proteins, ScSnf3 and ScRgt2, sense glucose levels resulting in the induction of different hexose transporter genes. This situation is comparable in C. albicans and C. glabrata, where sensing of glucose by CaHgt4 and CgSnf3, respectively, also results in hexose transporter gene induction. The second glucose sensing mechanism in S. cerevisiae is via the G-protein coupled receptor ScGpr1, which causes the activation of the cAMP/PKA pathway, resulting in rapid adaptation to the presence of glucose. The main components of this glucose sensing system are also conserved in C. albicans and C. glabrata. However, it seems that the ligand(s) for CaGpr1 are not sugars but lactate and methionine. In C. glabrata, this pathway has not yet been investigated. Finally, the glucose repression pathway ensures repression of respiration and repression of the use of alternative carbon sources. This pathway is not well characterized in Candida species. It is important to note that, apart from glucose, other sugars and sugar-analogs, such as N-acetylglucosamine in the case of C. albicans, are also important carbon sources. In these fungal pathogens, sensing sugars is important for a number of virulence attributes, including adhesion, oxidative stress resistance, biofilm formation, morphogenesis, invasion, and antifungal drug tolerance. In this review, the sugar sensing and signaling mechanisms in these Candida species are compared to S. cerevisiae.","author":[{"dropping-particle":"","family":"Ende","given":"Mieke","non-dropping-particle":"Van","parse-names":false,"suffix":""},{"dropping-particle":"","family":"Wijnants","given":"Stefanie","non-dropping-particle":"","parse-names":false,"suffix":""},{"dropping-particle":"","family":"Dijck","given":"Patrick","non-dropping-particle":"Van","parse-names":false,"suffix":""}],"container-title":"Frontiers in Microbiology","id":"ITEM-1","issue":"JAN","issued":{"date-parts":[["2019","1","30"]]},"page":"99","publisher":"Frontiers Media S.A.","title":"Sugar sensing and signaling in Candida albicans and Candida glabrata","type":"article","volume":"10"},"uris":["http://www.mendeley.com/documents/?uuid=30b0c36c-af71-34ca-8ab4-748485bf113b"]}],"mendeley":{"formattedCitation":"(Van Ende et al., 2019)","plainTextFormattedCitation":"(Van Ende et al., 2019)","previouslyFormattedCitation":"(Van Ende et al., 2019)"},"properties":{"noteIndex":0},"schema":"https://github.com/citation-style-language/schema/raw/master/csl-citation.json"}</w:instrText>
      </w:r>
      <w:r w:rsidR="00B71263">
        <w:rPr>
          <w:i/>
          <w:iCs/>
          <w:color w:val="000000"/>
          <w:shd w:val="clear" w:color="auto" w:fill="FFFFFF"/>
          <w:lang w:val="en-IN" w:eastAsia="zh-CN"/>
        </w:rPr>
        <w:fldChar w:fldCharType="separate"/>
      </w:r>
      <w:r w:rsidR="00B71263" w:rsidRPr="00B71263">
        <w:rPr>
          <w:iCs/>
          <w:noProof/>
          <w:color w:val="000000"/>
          <w:shd w:val="clear" w:color="auto" w:fill="FFFFFF"/>
          <w:lang w:val="en-IN" w:eastAsia="zh-CN"/>
        </w:rPr>
        <w:t>(Van Ende et al., 2019)</w:t>
      </w:r>
      <w:r w:rsidR="00B71263">
        <w:rPr>
          <w:i/>
          <w:iCs/>
          <w:color w:val="000000"/>
          <w:shd w:val="clear" w:color="auto" w:fill="FFFFFF"/>
          <w:lang w:val="en-IN" w:eastAsia="zh-CN"/>
        </w:rPr>
        <w:fldChar w:fldCharType="end"/>
      </w:r>
      <w:r w:rsidR="009B37A8">
        <w:rPr>
          <w:i/>
          <w:iCs/>
          <w:color w:val="000000"/>
          <w:shd w:val="clear" w:color="auto" w:fill="FFFFFF"/>
          <w:lang w:val="en-IN" w:eastAsia="zh-CN"/>
        </w:rPr>
        <w:t>.</w:t>
      </w:r>
      <w:r w:rsidR="000F28B6">
        <w:rPr>
          <w:color w:val="000000"/>
          <w:shd w:val="clear" w:color="auto" w:fill="FFFFFF"/>
          <w:lang w:val="en-IN" w:eastAsia="zh-CN"/>
        </w:rPr>
        <w:t xml:space="preserve"> CgIre1, is another important ER stress sensor, promoting activation of unfolded protein response by a non-canonical pathway and lack of </w:t>
      </w:r>
      <w:r w:rsidR="000F28B6" w:rsidRPr="004F4398">
        <w:rPr>
          <w:i/>
          <w:iCs/>
          <w:color w:val="000000"/>
          <w:shd w:val="clear" w:color="auto" w:fill="FFFFFF"/>
          <w:lang w:val="en-IN" w:eastAsia="zh-CN"/>
        </w:rPr>
        <w:t>CgIre1</w:t>
      </w:r>
      <w:r w:rsidR="000F28B6">
        <w:rPr>
          <w:color w:val="000000"/>
          <w:shd w:val="clear" w:color="auto" w:fill="FFFFFF"/>
          <w:lang w:val="en-IN" w:eastAsia="zh-CN"/>
        </w:rPr>
        <w:t xml:space="preserve"> causes reduced virulence in immune-challenged mice model</w:t>
      </w:r>
      <w:r w:rsidR="00AA124A">
        <w:rPr>
          <w:color w:val="000000"/>
          <w:shd w:val="clear" w:color="auto" w:fill="FFFFFF"/>
          <w:lang w:val="en-IN" w:eastAsia="zh-CN"/>
        </w:rPr>
        <w:t xml:space="preserve"> </w:t>
      </w:r>
      <w:r w:rsidR="00AA124A">
        <w:rPr>
          <w:color w:val="000000"/>
          <w:shd w:val="clear" w:color="auto" w:fill="FFFFFF"/>
          <w:lang w:val="en-IN" w:eastAsia="zh-CN"/>
        </w:rPr>
        <w:fldChar w:fldCharType="begin" w:fldLock="1"/>
      </w:r>
      <w:r w:rsidR="00D25E92">
        <w:rPr>
          <w:color w:val="000000"/>
          <w:shd w:val="clear" w:color="auto" w:fill="FFFFFF"/>
          <w:lang w:val="en-IN" w:eastAsia="zh-CN"/>
        </w:rPr>
        <w:instrText>ADDIN CSL_CITATION {"citationItems":[{"id":"ITEM-1","itemData":{"DOI":"10.1371/journal.ppat.1003160","ISSN":"1553-7374","abstract":"Proper protein folding in the endoplasmic reticulum (ER) is vital in all eukaryotes. When misfolded proteins accumulate in the ER lumen, the transmembrane kinase/endoribonuclease Ire1 initiates splicing of HAC1 mRNA to generate the bZIP transcription factor Hac1, which subsequently activates its target genes to increase the protein-folding capacity of the ER. This cellular machinery, called the unfolded protein response (UPR), is believed to be an evolutionarily conserved mechanism in eukaryotes. In this study, we comprehensively characterized mutant phenotypes of IRE1 and other related genes in the human fungal pathogen Candida glabrata. Unexpectedly, Ire1 was required for the ER stress response independently of Hac1 in this fungus. C. glabrata Ire1 did not cleave mRNAs encoding Hac1 and other bZIP transcription factors identified in the C. glabrata genome. Microarray analysis revealed that the transcriptional response to ER stress is not mediated by Ire1, but instead is dependent largely on calcineurin signaling and partially on the Slt2 MAPK pathway. The loss of Ire1 alone did not confer increased antifungal susceptibility in C. glabrata contrary to UPR-defective mutants in other fungi. Taken together, our results suggest that the canonical Ire1-Hac1 UPR is not conserved in C. glabrata. It is known in metazoans that active Ire1 nonspecifically cleaves and degrades a subset of ER-localized mRNAs to reduce the ER load. Intriguingly, this cellular response could occur in an Ire1 nuclease-dependent fashion in C. glabrata. We also uncovered the attenuated virulence of the C. glabrata Δire1 mutant in a mouse model of disseminated candidiasis. This study has unveiled the unique evolution of ER stress response mechanisms in C. glabrata. © 2013 Miyazaki et al.","author":[{"dropping-particle":"","family":"Miyazaki","given":"Taiga","non-dropping-particle":"","parse-names":false,"suffix":""},{"dropping-particle":"","family":"Nakayama","given":"Hironobu","non-dropping-particle":"","parse-names":false,"suffix":""},{"dropping-particle":"","family":"Nagayoshi","given":"Yohsuke","non-dropping-particle":"","parse-names":false,"suffix":""},{"dropping-particle":"","family":"Kakeya","given":"Hiroshi","non-dropping-particle":"","parse-names":false,"suffix":""},{"dropping-particle":"","family":"Kohno","given":"Shigeru","non-dropping-particle":"","parse-names":false,"suffix":""}],"container-title":"PLoS Pathogens","editor":[{"dropping-particle":"","family":"Filler","given":"Scott G.","non-dropping-particle":"","parse-names":false,"suffix":""}],"id":"ITEM-1","issue":"1","issued":{"date-parts":[["2013","1","31"]]},"page":"e1003160","publisher":"Public Library of Science","title":"Dissection of Ire1 Functions Reveals Stress Response Mechanisms Uniquely Evolved in Candida glabrata","type":"article-journal","volume":"9"},"uris":["http://www.mendeley.com/documents/?uuid=ac1c9eb6-b087-3149-9d2e-564cc502f07a"]},{"id":"ITEM-2","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2","issue":"2","issued":{"date-parts":[["2019","1","30"]]},"publisher":"Multidisciplinary Digital Publishing Institute  (MDPI)","title":"Candida glabrata: A Lot More Than Meets the Eye.","type":"article-journal","volume":"7"},"uris":["http://www.mendeley.com/documents/?uuid=89bffcf0-eccc-371f-969e-c12f77a55c5e"]}],"mendeley":{"formattedCitation":"(Kumar et al., 2019; Miyazaki et al., 2013)","plainTextFormattedCitation":"(Kumar et al., 2019; Miyazaki et al., 2013)","previouslyFormattedCitation":"(Kumar et al., 2019; Miyazaki et al., 2013)"},"properties":{"noteIndex":0},"schema":"https://github.com/citation-style-language/schema/raw/master/csl-citation.json"}</w:instrText>
      </w:r>
      <w:r w:rsidR="00AA124A">
        <w:rPr>
          <w:color w:val="000000"/>
          <w:shd w:val="clear" w:color="auto" w:fill="FFFFFF"/>
          <w:lang w:val="en-IN" w:eastAsia="zh-CN"/>
        </w:rPr>
        <w:fldChar w:fldCharType="separate"/>
      </w:r>
      <w:r w:rsidR="00AA124A" w:rsidRPr="00AA124A">
        <w:rPr>
          <w:noProof/>
          <w:color w:val="000000"/>
          <w:shd w:val="clear" w:color="auto" w:fill="FFFFFF"/>
          <w:lang w:val="en-IN" w:eastAsia="zh-CN"/>
        </w:rPr>
        <w:t>(Kumar et al., 2019; Miyazaki et al., 2013)</w:t>
      </w:r>
      <w:r w:rsidR="00AA124A">
        <w:rPr>
          <w:color w:val="000000"/>
          <w:shd w:val="clear" w:color="auto" w:fill="FFFFFF"/>
          <w:lang w:val="en-IN" w:eastAsia="zh-CN"/>
        </w:rPr>
        <w:fldChar w:fldCharType="end"/>
      </w:r>
      <w:r w:rsidR="000F28B6">
        <w:rPr>
          <w:color w:val="000000"/>
          <w:shd w:val="clear" w:color="auto" w:fill="FFFFFF"/>
          <w:lang w:val="en-IN" w:eastAsia="zh-CN"/>
        </w:rPr>
        <w:t>.</w:t>
      </w:r>
      <w:r w:rsidR="009B0C3D">
        <w:rPr>
          <w:color w:val="000000"/>
          <w:shd w:val="clear" w:color="auto" w:fill="FFFFFF"/>
          <w:lang w:val="en-IN" w:eastAsia="zh-CN"/>
        </w:rPr>
        <w:t xml:space="preserve"> Altogether, stud</w:t>
      </w:r>
      <w:r w:rsidR="00270F21">
        <w:rPr>
          <w:color w:val="000000"/>
          <w:shd w:val="clear" w:color="auto" w:fill="FFFFFF"/>
          <w:lang w:val="en-IN" w:eastAsia="zh-CN"/>
        </w:rPr>
        <w:t>ies</w:t>
      </w:r>
      <w:r w:rsidR="009B0C3D">
        <w:rPr>
          <w:color w:val="000000"/>
          <w:shd w:val="clear" w:color="auto" w:fill="FFFFFF"/>
          <w:lang w:val="en-IN" w:eastAsia="zh-CN"/>
        </w:rPr>
        <w:t xml:space="preserve"> from different research groups highlight that signalling and sensing external cues is very essential attribute for pathogenic fungi to develop virulence. </w:t>
      </w:r>
      <w:r w:rsidR="000F28B6">
        <w:rPr>
          <w:color w:val="000000"/>
          <w:shd w:val="clear" w:color="auto" w:fill="FFFFFF"/>
          <w:lang w:val="en-IN" w:eastAsia="zh-CN"/>
        </w:rPr>
        <w:t xml:space="preserve"> </w:t>
      </w:r>
      <w:r w:rsidR="00AA005E">
        <w:rPr>
          <w:color w:val="000000"/>
          <w:shd w:val="clear" w:color="auto" w:fill="FFFFFF"/>
          <w:lang w:val="en-IN" w:eastAsia="zh-CN"/>
        </w:rPr>
        <w:t xml:space="preserve"> </w:t>
      </w:r>
    </w:p>
    <w:p w:rsidR="001D5323" w:rsidRDefault="001D5323" w:rsidP="006B1514">
      <w:pPr>
        <w:pStyle w:val="Customstyle3"/>
        <w:rPr>
          <w:rStyle w:val="Strong"/>
          <w:rFonts w:ascii="Bangla MN" w:eastAsia="Calibri" w:hAnsi="Bangla MN"/>
          <w:b w:val="0"/>
          <w:color w:val="1F3864" w:themeColor="accent1" w:themeShade="80"/>
          <w:sz w:val="28"/>
          <w:szCs w:val="24"/>
        </w:rPr>
      </w:pPr>
      <w:bookmarkStart w:id="21" w:name="_Toc34406273"/>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1"/>
    </w:p>
    <w:p w:rsidR="00F71941" w:rsidRDefault="009F0BE7" w:rsidP="009F0BE7">
      <w:pPr>
        <w:spacing w:line="360" w:lineRule="auto"/>
        <w:jc w:val="both"/>
        <w:rPr>
          <w:color w:val="000000"/>
          <w:shd w:val="clear" w:color="auto" w:fill="FFFFFF"/>
          <w:lang w:val="en-IN" w:eastAsia="zh-CN"/>
        </w:rPr>
      </w:pPr>
      <w:r w:rsidRPr="009F0BE7">
        <w:rPr>
          <w:color w:val="000000"/>
          <w:shd w:val="clear" w:color="auto" w:fill="FFFFFF"/>
          <w:lang w:val="en-IN" w:eastAsia="zh-CN"/>
        </w:rPr>
        <w:t>During</w:t>
      </w:r>
      <w:r>
        <w:rPr>
          <w:color w:val="000000"/>
          <w:shd w:val="clear" w:color="auto" w:fill="FFFFFF"/>
          <w:lang w:val="en-IN" w:eastAsia="zh-CN"/>
        </w:rPr>
        <w:t xml:space="preserve"> </w:t>
      </w:r>
      <w:r w:rsidR="00306D7E">
        <w:rPr>
          <w:color w:val="000000"/>
          <w:shd w:val="clear" w:color="auto" w:fill="FFFFFF"/>
          <w:lang w:val="en-IN" w:eastAsia="zh-CN"/>
        </w:rPr>
        <w:t xml:space="preserve">commensal growth and as pathogen </w:t>
      </w:r>
      <w:r w:rsidR="00306D7E" w:rsidRPr="00290E29">
        <w:rPr>
          <w:i/>
          <w:iCs/>
          <w:color w:val="000000"/>
          <w:shd w:val="clear" w:color="auto" w:fill="FFFFFF"/>
          <w:lang w:val="en-IN" w:eastAsia="zh-CN"/>
        </w:rPr>
        <w:t>Candida</w:t>
      </w:r>
      <w:r w:rsidR="00306D7E">
        <w:rPr>
          <w:color w:val="000000"/>
          <w:shd w:val="clear" w:color="auto" w:fill="FFFFFF"/>
          <w:lang w:val="en-IN" w:eastAsia="zh-CN"/>
        </w:rPr>
        <w:t xml:space="preserve"> </w:t>
      </w:r>
      <w:r w:rsidR="00306D7E" w:rsidRPr="00290E29">
        <w:rPr>
          <w:i/>
          <w:iCs/>
          <w:color w:val="000000"/>
          <w:shd w:val="clear" w:color="auto" w:fill="FFFFFF"/>
          <w:lang w:val="en-IN" w:eastAsia="zh-CN"/>
        </w:rPr>
        <w:t>species</w:t>
      </w:r>
      <w:r w:rsidR="00306D7E">
        <w:rPr>
          <w:color w:val="000000"/>
          <w:shd w:val="clear" w:color="auto" w:fill="FFFFFF"/>
          <w:lang w:val="en-IN" w:eastAsia="zh-CN"/>
        </w:rPr>
        <w:t xml:space="preserve"> are exposed to </w:t>
      </w:r>
      <w:r w:rsidR="00661671">
        <w:rPr>
          <w:color w:val="000000"/>
          <w:shd w:val="clear" w:color="auto" w:fill="FFFFFF"/>
          <w:lang w:val="en-IN" w:eastAsia="zh-CN"/>
        </w:rPr>
        <w:t xml:space="preserve">varied </w:t>
      </w:r>
      <w:r w:rsidR="00306D7E">
        <w:rPr>
          <w:color w:val="000000"/>
          <w:shd w:val="clear" w:color="auto" w:fill="FFFFFF"/>
          <w:lang w:val="en-IN" w:eastAsia="zh-CN"/>
        </w:rPr>
        <w:t xml:space="preserve">environments and immune derived stresses, </w:t>
      </w:r>
      <w:r w:rsidR="00661671">
        <w:rPr>
          <w:color w:val="000000"/>
          <w:shd w:val="clear" w:color="auto" w:fill="FFFFFF"/>
          <w:lang w:val="en-IN" w:eastAsia="zh-CN"/>
        </w:rPr>
        <w:t>for instance, varying pH of gastrointestinal and urogenital tract</w:t>
      </w:r>
      <w:r w:rsidR="001F3E05">
        <w:rPr>
          <w:color w:val="000000"/>
          <w:shd w:val="clear" w:color="auto" w:fill="FFFFFF"/>
          <w:lang w:val="en-IN" w:eastAsia="zh-CN"/>
        </w:rPr>
        <w:t xml:space="preserve">, </w:t>
      </w:r>
      <w:r w:rsidR="00993869">
        <w:rPr>
          <w:color w:val="000000"/>
          <w:shd w:val="clear" w:color="auto" w:fill="FFFFFF"/>
          <w:lang w:val="en-IN" w:eastAsia="zh-CN"/>
        </w:rPr>
        <w:t>difference</w:t>
      </w:r>
      <w:r w:rsidR="001F3E05">
        <w:rPr>
          <w:color w:val="000000"/>
          <w:shd w:val="clear" w:color="auto" w:fill="FFFFFF"/>
          <w:lang w:val="en-IN" w:eastAsia="zh-CN"/>
        </w:rPr>
        <w:t>s</w:t>
      </w:r>
      <w:r w:rsidR="00993869">
        <w:rPr>
          <w:color w:val="000000"/>
          <w:shd w:val="clear" w:color="auto" w:fill="FFFFFF"/>
          <w:lang w:val="en-IN" w:eastAsia="zh-CN"/>
        </w:rPr>
        <w:t xml:space="preserve"> in osmotic pressures in kidneys and oral mucosa.</w:t>
      </w:r>
      <w:r w:rsidR="000647A3">
        <w:rPr>
          <w:color w:val="000000"/>
          <w:shd w:val="clear" w:color="auto" w:fill="FFFFFF"/>
          <w:lang w:val="en-IN" w:eastAsia="zh-CN"/>
        </w:rPr>
        <w:t xml:space="preserve"> Additionally, reactive oxygen species, reactive nitrogen species are bombarded by host immune cells on the engulfed fungal cells</w:t>
      </w:r>
      <w:r w:rsidR="0092797B">
        <w:rPr>
          <w:color w:val="000000"/>
          <w:shd w:val="clear" w:color="auto" w:fill="FFFFFF"/>
          <w:lang w:val="en-IN" w:eastAsia="zh-CN"/>
        </w:rPr>
        <w:t xml:space="preserve"> </w:t>
      </w:r>
      <w:r w:rsidR="005528E5">
        <w:rPr>
          <w:color w:val="000000"/>
          <w:shd w:val="clear" w:color="auto" w:fill="FFFFFF"/>
          <w:lang w:val="en-IN" w:eastAsia="zh-CN"/>
        </w:rPr>
        <w:fldChar w:fldCharType="begin" w:fldLock="1"/>
      </w:r>
      <w:r w:rsidR="00B45A2E">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528E5">
        <w:rPr>
          <w:color w:val="000000"/>
          <w:shd w:val="clear" w:color="auto" w:fill="FFFFFF"/>
          <w:lang w:val="en-IN" w:eastAsia="zh-CN"/>
        </w:rPr>
        <w:fldChar w:fldCharType="separate"/>
      </w:r>
      <w:r w:rsidR="005528E5" w:rsidRPr="005528E5">
        <w:rPr>
          <w:noProof/>
          <w:color w:val="000000"/>
          <w:shd w:val="clear" w:color="auto" w:fill="FFFFFF"/>
          <w:lang w:val="en-IN" w:eastAsia="zh-CN"/>
        </w:rPr>
        <w:t>(Richard Calderone, 2012)</w:t>
      </w:r>
      <w:r w:rsidR="005528E5">
        <w:rPr>
          <w:color w:val="000000"/>
          <w:shd w:val="clear" w:color="auto" w:fill="FFFFFF"/>
          <w:lang w:val="en-IN" w:eastAsia="zh-CN"/>
        </w:rPr>
        <w:fldChar w:fldCharType="end"/>
      </w:r>
      <w:r w:rsidR="000647A3">
        <w:rPr>
          <w:color w:val="000000"/>
          <w:shd w:val="clear" w:color="auto" w:fill="FFFFFF"/>
          <w:lang w:val="en-IN" w:eastAsia="zh-CN"/>
        </w:rPr>
        <w:t>.</w:t>
      </w:r>
      <w:r w:rsidR="00993869">
        <w:rPr>
          <w:color w:val="000000"/>
          <w:shd w:val="clear" w:color="auto" w:fill="FFFFFF"/>
          <w:lang w:val="en-IN" w:eastAsia="zh-CN"/>
        </w:rPr>
        <w:t xml:space="preserve"> Hence, robust</w:t>
      </w:r>
      <w:r w:rsidR="001F3E05">
        <w:rPr>
          <w:color w:val="000000"/>
          <w:shd w:val="clear" w:color="auto" w:fill="FFFFFF"/>
          <w:lang w:val="en-IN" w:eastAsia="zh-CN"/>
        </w:rPr>
        <w:t xml:space="preserve"> and multifaceted</w:t>
      </w:r>
      <w:r w:rsidR="00993869">
        <w:rPr>
          <w:color w:val="000000"/>
          <w:shd w:val="clear" w:color="auto" w:fill="FFFFFF"/>
          <w:lang w:val="en-IN" w:eastAsia="zh-CN"/>
        </w:rPr>
        <w:t xml:space="preserve"> stress response </w:t>
      </w:r>
      <w:r w:rsidR="001F3E05">
        <w:rPr>
          <w:color w:val="000000"/>
          <w:shd w:val="clear" w:color="auto" w:fill="FFFFFF"/>
          <w:lang w:val="en-IN" w:eastAsia="zh-CN"/>
        </w:rPr>
        <w:t xml:space="preserve">is crucial </w:t>
      </w:r>
      <w:r w:rsidR="00982001">
        <w:rPr>
          <w:color w:val="000000"/>
          <w:shd w:val="clear" w:color="auto" w:fill="FFFFFF"/>
          <w:lang w:val="en-IN" w:eastAsia="zh-CN"/>
        </w:rPr>
        <w:t xml:space="preserve">not only </w:t>
      </w:r>
      <w:r w:rsidR="001F3E05">
        <w:rPr>
          <w:color w:val="000000"/>
          <w:shd w:val="clear" w:color="auto" w:fill="FFFFFF"/>
          <w:lang w:val="en-IN" w:eastAsia="zh-CN"/>
        </w:rPr>
        <w:t>for</w:t>
      </w:r>
      <w:r w:rsidR="00982001">
        <w:rPr>
          <w:color w:val="000000"/>
          <w:shd w:val="clear" w:color="auto" w:fill="FFFFFF"/>
          <w:lang w:val="en-IN" w:eastAsia="zh-CN"/>
        </w:rPr>
        <w:t xml:space="preserve"> their</w:t>
      </w:r>
      <w:r w:rsidR="00025EF7">
        <w:rPr>
          <w:color w:val="000000"/>
          <w:shd w:val="clear" w:color="auto" w:fill="FFFFFF"/>
          <w:lang w:val="en-IN" w:eastAsia="zh-CN"/>
        </w:rPr>
        <w:t xml:space="preserve"> adaptation to the host and </w:t>
      </w:r>
      <w:r w:rsidR="00982001">
        <w:rPr>
          <w:color w:val="000000"/>
          <w:shd w:val="clear" w:color="auto" w:fill="FFFFFF"/>
          <w:lang w:val="en-IN" w:eastAsia="zh-CN"/>
        </w:rPr>
        <w:t xml:space="preserve">but also to induce </w:t>
      </w:r>
      <w:r w:rsidR="002C5D88">
        <w:rPr>
          <w:color w:val="000000"/>
          <w:shd w:val="clear" w:color="auto" w:fill="FFFFFF"/>
          <w:lang w:val="en-IN" w:eastAsia="zh-CN"/>
        </w:rPr>
        <w:t xml:space="preserve">virulence. </w:t>
      </w:r>
      <w:r w:rsidR="00993869">
        <w:rPr>
          <w:color w:val="000000"/>
          <w:shd w:val="clear" w:color="auto" w:fill="FFFFFF"/>
          <w:lang w:val="en-IN" w:eastAsia="zh-CN"/>
        </w:rPr>
        <w:t xml:space="preserve"> </w:t>
      </w:r>
      <w:r w:rsidR="00500346" w:rsidRPr="00513AD9">
        <w:rPr>
          <w:i/>
          <w:iCs/>
          <w:color w:val="000000"/>
          <w:shd w:val="clear" w:color="auto" w:fill="FFFFFF"/>
          <w:lang w:val="en-IN" w:eastAsia="zh-CN"/>
        </w:rPr>
        <w:t>Candida species</w:t>
      </w:r>
      <w:r w:rsidR="00500346">
        <w:rPr>
          <w:color w:val="000000"/>
          <w:shd w:val="clear" w:color="auto" w:fill="FFFFFF"/>
          <w:lang w:val="en-IN" w:eastAsia="zh-CN"/>
        </w:rPr>
        <w:t xml:space="preserve"> are well equipped with </w:t>
      </w:r>
      <w:r w:rsidR="000C4299">
        <w:rPr>
          <w:color w:val="000000"/>
          <w:shd w:val="clear" w:color="auto" w:fill="FFFFFF"/>
          <w:lang w:val="en-IN" w:eastAsia="zh-CN"/>
        </w:rPr>
        <w:t>signalling pathways</w:t>
      </w:r>
      <w:r w:rsidR="00500346">
        <w:rPr>
          <w:color w:val="000000"/>
          <w:shd w:val="clear" w:color="auto" w:fill="FFFFFF"/>
          <w:lang w:val="en-IN" w:eastAsia="zh-CN"/>
        </w:rPr>
        <w:t xml:space="preserve"> (MAPK, cAMP etc.)</w:t>
      </w:r>
      <w:r w:rsidR="00D54A55">
        <w:rPr>
          <w:color w:val="000000"/>
          <w:shd w:val="clear" w:color="auto" w:fill="FFFFFF"/>
          <w:lang w:val="en-IN" w:eastAsia="zh-CN"/>
        </w:rPr>
        <w:t xml:space="preserve"> and detoxifying enzymes to cope-up with the stressed conditions</w:t>
      </w:r>
      <w:r w:rsidR="00D25E92">
        <w:rPr>
          <w:color w:val="000000"/>
          <w:shd w:val="clear" w:color="auto" w:fill="FFFFFF"/>
          <w:lang w:val="en-IN" w:eastAsia="zh-CN"/>
        </w:rPr>
        <w:t xml:space="preserve"> </w:t>
      </w:r>
      <w:r w:rsidR="00D25E92">
        <w:rPr>
          <w:color w:val="000000"/>
          <w:shd w:val="clear" w:color="auto" w:fill="FFFFFF"/>
          <w:lang w:val="en-IN" w:eastAsia="zh-CN"/>
        </w:rPr>
        <w:fldChar w:fldCharType="begin" w:fldLock="1"/>
      </w:r>
      <w:r w:rsidR="00AD06EC">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Richard Calderone, 2012)","plainTextFormattedCitation":"(Brown et al., 2014; Richard Calderone, 2012)","previouslyFormattedCitation":"(Brown et al., 2014; Richard Calderone, 2012)"},"properties":{"noteIndex":0},"schema":"https://github.com/citation-style-language/schema/raw/master/csl-citation.json"}</w:instrText>
      </w:r>
      <w:r w:rsidR="00D25E92">
        <w:rPr>
          <w:color w:val="000000"/>
          <w:shd w:val="clear" w:color="auto" w:fill="FFFFFF"/>
          <w:lang w:val="en-IN" w:eastAsia="zh-CN"/>
        </w:rPr>
        <w:fldChar w:fldCharType="separate"/>
      </w:r>
      <w:r w:rsidR="00441BA1" w:rsidRPr="00441BA1">
        <w:rPr>
          <w:noProof/>
          <w:color w:val="000000"/>
          <w:shd w:val="clear" w:color="auto" w:fill="FFFFFF"/>
          <w:lang w:val="en-IN" w:eastAsia="zh-CN"/>
        </w:rPr>
        <w:t>(Brown et al., 2014; Richard Calderone, 2012)</w:t>
      </w:r>
      <w:r w:rsidR="00D25E92">
        <w:rPr>
          <w:color w:val="000000"/>
          <w:shd w:val="clear" w:color="auto" w:fill="FFFFFF"/>
          <w:lang w:val="en-IN" w:eastAsia="zh-CN"/>
        </w:rPr>
        <w:fldChar w:fldCharType="end"/>
      </w:r>
      <w:r w:rsidR="00D54A55">
        <w:rPr>
          <w:color w:val="000000"/>
          <w:shd w:val="clear" w:color="auto" w:fill="FFFFFF"/>
          <w:lang w:val="en-IN" w:eastAsia="zh-CN"/>
        </w:rPr>
        <w:t xml:space="preserve">. </w:t>
      </w:r>
      <w:r w:rsidR="00AF0596">
        <w:rPr>
          <w:color w:val="000000"/>
          <w:shd w:val="clear" w:color="auto" w:fill="FFFFFF"/>
          <w:lang w:val="en-IN" w:eastAsia="zh-CN"/>
        </w:rPr>
        <w:t xml:space="preserve">Changes in </w:t>
      </w:r>
      <w:r w:rsidR="002B5EDA">
        <w:rPr>
          <w:color w:val="000000"/>
          <w:shd w:val="clear" w:color="auto" w:fill="FFFFFF"/>
          <w:lang w:val="en-IN" w:eastAsia="zh-CN"/>
        </w:rPr>
        <w:t>environs</w:t>
      </w:r>
      <w:r w:rsidR="00AF0596">
        <w:rPr>
          <w:color w:val="000000"/>
          <w:shd w:val="clear" w:color="auto" w:fill="FFFFFF"/>
          <w:lang w:val="en-IN" w:eastAsia="zh-CN"/>
        </w:rPr>
        <w:t xml:space="preserve"> initiates </w:t>
      </w:r>
      <w:r w:rsidR="00F71941">
        <w:rPr>
          <w:color w:val="000000"/>
          <w:shd w:val="clear" w:color="auto" w:fill="FFFFFF"/>
          <w:lang w:val="en-IN" w:eastAsia="zh-CN"/>
        </w:rPr>
        <w:t xml:space="preserve">dynamic transcriptional re-modelling </w:t>
      </w:r>
      <w:r w:rsidR="00AF0596">
        <w:rPr>
          <w:color w:val="000000"/>
          <w:shd w:val="clear" w:color="auto" w:fill="FFFFFF"/>
          <w:lang w:val="en-IN" w:eastAsia="zh-CN"/>
        </w:rPr>
        <w:t xml:space="preserve">to induce production of </w:t>
      </w:r>
      <w:r w:rsidR="002B5EDA">
        <w:rPr>
          <w:color w:val="000000"/>
          <w:shd w:val="clear" w:color="auto" w:fill="FFFFFF"/>
          <w:lang w:val="en-IN" w:eastAsia="zh-CN"/>
        </w:rPr>
        <w:t xml:space="preserve">mRNAs involved in stress </w:t>
      </w:r>
      <w:r w:rsidR="00AF0596">
        <w:rPr>
          <w:color w:val="000000"/>
          <w:shd w:val="clear" w:color="auto" w:fill="FFFFFF"/>
          <w:lang w:val="en-IN" w:eastAsia="zh-CN"/>
        </w:rPr>
        <w:t>protect</w:t>
      </w:r>
      <w:r w:rsidR="002B5EDA">
        <w:rPr>
          <w:color w:val="000000"/>
          <w:shd w:val="clear" w:color="auto" w:fill="FFFFFF"/>
          <w:lang w:val="en-IN" w:eastAsia="zh-CN"/>
        </w:rPr>
        <w:t>ion</w:t>
      </w:r>
      <w:r w:rsidR="00AF0596">
        <w:rPr>
          <w:color w:val="000000"/>
          <w:shd w:val="clear" w:color="auto" w:fill="FFFFFF"/>
          <w:lang w:val="en-IN" w:eastAsia="zh-CN"/>
        </w:rPr>
        <w:t xml:space="preserve">. </w:t>
      </w:r>
      <w:r w:rsidR="005E5C20">
        <w:rPr>
          <w:color w:val="000000"/>
          <w:shd w:val="clear" w:color="auto" w:fill="FFFFFF"/>
          <w:lang w:val="en-IN" w:eastAsia="zh-CN"/>
        </w:rPr>
        <w:t>Among the yeasts</w:t>
      </w:r>
      <w:r w:rsidR="009A65A3">
        <w:rPr>
          <w:color w:val="000000"/>
          <w:shd w:val="clear" w:color="auto" w:fill="FFFFFF"/>
          <w:lang w:val="en-IN" w:eastAsia="zh-CN"/>
        </w:rPr>
        <w:t>,</w:t>
      </w:r>
      <w:r w:rsidR="005E5C20">
        <w:rPr>
          <w:color w:val="000000"/>
          <w:shd w:val="clear" w:color="auto" w:fill="FFFFFF"/>
          <w:lang w:val="en-IN" w:eastAsia="zh-CN"/>
        </w:rPr>
        <w:t xml:space="preserve"> s</w:t>
      </w:r>
      <w:r w:rsidR="00FE0FB5">
        <w:rPr>
          <w:color w:val="000000"/>
          <w:shd w:val="clear" w:color="auto" w:fill="FFFFFF"/>
          <w:lang w:val="en-IN" w:eastAsia="zh-CN"/>
        </w:rPr>
        <w:t xml:space="preserve">tress induced transcriptional regulation have been extensively studied in model yeast </w:t>
      </w:r>
      <w:r w:rsidR="00FE0FB5" w:rsidRPr="00FE0FB5">
        <w:rPr>
          <w:i/>
          <w:iCs/>
          <w:color w:val="000000"/>
          <w:shd w:val="clear" w:color="auto" w:fill="FFFFFF"/>
          <w:lang w:val="en-IN" w:eastAsia="zh-CN"/>
        </w:rPr>
        <w:t>S. cerevisiae</w:t>
      </w:r>
      <w:r w:rsidR="005E5C20">
        <w:rPr>
          <w:color w:val="000000"/>
          <w:shd w:val="clear" w:color="auto" w:fill="FFFFFF"/>
          <w:lang w:val="en-IN" w:eastAsia="zh-CN"/>
        </w:rPr>
        <w:t xml:space="preserve">, </w:t>
      </w:r>
      <w:r w:rsidR="00FE0FB5" w:rsidRPr="00FE0FB5">
        <w:rPr>
          <w:i/>
          <w:iCs/>
          <w:color w:val="000000"/>
          <w:shd w:val="clear" w:color="auto" w:fill="FFFFFF"/>
          <w:lang w:val="en-IN" w:eastAsia="zh-CN"/>
        </w:rPr>
        <w:t>S. pombe</w:t>
      </w:r>
      <w:r w:rsidR="005E5C20">
        <w:rPr>
          <w:i/>
          <w:iCs/>
          <w:color w:val="000000"/>
          <w:shd w:val="clear" w:color="auto" w:fill="FFFFFF"/>
          <w:lang w:val="en-IN" w:eastAsia="zh-CN"/>
        </w:rPr>
        <w:t xml:space="preserve"> </w:t>
      </w:r>
      <w:r w:rsidR="005E5C20">
        <w:rPr>
          <w:color w:val="000000"/>
          <w:shd w:val="clear" w:color="auto" w:fill="FFFFFF"/>
          <w:lang w:val="en-IN" w:eastAsia="zh-CN"/>
        </w:rPr>
        <w:t xml:space="preserve">and pathogenic fungi </w:t>
      </w:r>
      <w:r w:rsidR="005E5C20" w:rsidRPr="005E5C20">
        <w:rPr>
          <w:i/>
          <w:iCs/>
          <w:color w:val="000000"/>
          <w:shd w:val="clear" w:color="auto" w:fill="FFFFFF"/>
          <w:lang w:val="en-IN" w:eastAsia="zh-CN"/>
        </w:rPr>
        <w:t>C. albicans</w:t>
      </w:r>
      <w:r w:rsidR="005B4134">
        <w:rPr>
          <w:color w:val="000000"/>
          <w:shd w:val="clear" w:color="auto" w:fill="FFFFFF"/>
          <w:lang w:val="en-IN" w:eastAsia="zh-CN"/>
        </w:rPr>
        <w:t xml:space="preserve"> but poorly in </w:t>
      </w:r>
      <w:r w:rsidR="005B4134" w:rsidRPr="005B4134">
        <w:rPr>
          <w:i/>
          <w:iCs/>
          <w:color w:val="000000"/>
          <w:shd w:val="clear" w:color="auto" w:fill="FFFFFF"/>
          <w:lang w:val="en-IN" w:eastAsia="zh-CN"/>
        </w:rPr>
        <w:t>C. glabrata</w:t>
      </w:r>
      <w:r w:rsidR="00AD06EC">
        <w:rPr>
          <w:i/>
          <w:iCs/>
          <w:color w:val="000000"/>
          <w:shd w:val="clear" w:color="auto" w:fill="FFFFFF"/>
          <w:lang w:val="en-IN" w:eastAsia="zh-CN"/>
        </w:rPr>
        <w:t xml:space="preserve"> </w:t>
      </w:r>
      <w:r w:rsidR="00AD06EC">
        <w:rPr>
          <w:i/>
          <w:iCs/>
          <w:color w:val="000000"/>
          <w:shd w:val="clear" w:color="auto" w:fill="FFFFFF"/>
          <w:lang w:val="en-IN" w:eastAsia="zh-CN"/>
        </w:rPr>
        <w:fldChar w:fldCharType="begin" w:fldLock="1"/>
      </w:r>
      <w:r w:rsidR="00596E49">
        <w:rPr>
          <w:i/>
          <w:iCs/>
          <w:color w:val="000000"/>
          <w:shd w:val="clear" w:color="auto" w:fill="FFFFFF"/>
          <w:lang w:val="en-IN" w:eastAsia="zh-CN"/>
        </w:rPr>
        <w:instrText>ADDIN CSL_CITATION {"citationItems":[{"id":"ITEM-1","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1","issue":"4","issued":{"date-parts":[["2003","4","1"]]},"page":"1460-1467","publisher":"American Society for Cell Biology","title":"Stress-induced gene expression in Candida albicans: Absence of a general stress response","type":"article-journal","volume":"14"},"uris":["http://www.mendeley.com/documents/?uuid=bb7ad178-6ce5-3cbf-b618-0ce7263e4eda"]},{"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Enjalbert et al., 2003)","plainTextFormattedCitation":"(Brown et al., 2014; Enjalbert et al., 2003)","previouslyFormattedCitation":"(Brown et al., 2014; Enjalbert et al., 2003)"},"properties":{"noteIndex":0},"schema":"https://github.com/citation-style-language/schema/raw/master/csl-citation.json"}</w:instrText>
      </w:r>
      <w:r w:rsidR="00AD06EC">
        <w:rPr>
          <w:i/>
          <w:iCs/>
          <w:color w:val="000000"/>
          <w:shd w:val="clear" w:color="auto" w:fill="FFFFFF"/>
          <w:lang w:val="en-IN" w:eastAsia="zh-CN"/>
        </w:rPr>
        <w:fldChar w:fldCharType="separate"/>
      </w:r>
      <w:r w:rsidR="00B45A2E" w:rsidRPr="00B45A2E">
        <w:rPr>
          <w:iCs/>
          <w:noProof/>
          <w:color w:val="000000"/>
          <w:shd w:val="clear" w:color="auto" w:fill="FFFFFF"/>
          <w:lang w:val="en-IN" w:eastAsia="zh-CN"/>
        </w:rPr>
        <w:t>(Brown et al., 2014; Enjalbert et al., 2003)</w:t>
      </w:r>
      <w:r w:rsidR="00AD06EC">
        <w:rPr>
          <w:i/>
          <w:iCs/>
          <w:color w:val="000000"/>
          <w:shd w:val="clear" w:color="auto" w:fill="FFFFFF"/>
          <w:lang w:val="en-IN" w:eastAsia="zh-CN"/>
        </w:rPr>
        <w:fldChar w:fldCharType="end"/>
      </w:r>
      <w:r w:rsidR="00FE0FB5">
        <w:rPr>
          <w:i/>
          <w:iCs/>
          <w:color w:val="000000"/>
          <w:shd w:val="clear" w:color="auto" w:fill="FFFFFF"/>
          <w:lang w:val="en-IN" w:eastAsia="zh-CN"/>
        </w:rPr>
        <w:t>.</w:t>
      </w:r>
      <w:r w:rsidR="00F90E37">
        <w:rPr>
          <w:color w:val="000000"/>
          <w:shd w:val="clear" w:color="auto" w:fill="FFFFFF"/>
          <w:lang w:val="en-IN" w:eastAsia="zh-CN"/>
        </w:rPr>
        <w:t xml:space="preserve"> </w:t>
      </w:r>
    </w:p>
    <w:p w:rsidR="00435B77" w:rsidRPr="00544008" w:rsidRDefault="00C25DDB" w:rsidP="00435B77">
      <w:pPr>
        <w:spacing w:line="360" w:lineRule="auto"/>
        <w:jc w:val="both"/>
        <w:rPr>
          <w:color w:val="000000"/>
          <w:shd w:val="clear" w:color="auto" w:fill="FFFFFF"/>
          <w:lang w:val="en-IN" w:eastAsia="zh-CN"/>
        </w:rPr>
      </w:pPr>
      <w:r>
        <w:rPr>
          <w:color w:val="000000"/>
          <w:shd w:val="clear" w:color="auto" w:fill="FFFFFF"/>
          <w:lang w:val="en-IN" w:eastAsia="zh-CN"/>
        </w:rPr>
        <w:t>Upon heat shock,</w:t>
      </w:r>
      <w:r w:rsidR="00BE4473">
        <w:rPr>
          <w:color w:val="000000"/>
          <w:shd w:val="clear" w:color="auto" w:fill="FFFFFF"/>
          <w:lang w:val="en-IN" w:eastAsia="zh-CN"/>
        </w:rPr>
        <w:t xml:space="preserve"> induced</w:t>
      </w:r>
      <w:r>
        <w:rPr>
          <w:color w:val="000000"/>
          <w:shd w:val="clear" w:color="auto" w:fill="FFFFFF"/>
          <w:lang w:val="en-IN" w:eastAsia="zh-CN"/>
        </w:rPr>
        <w:t xml:space="preserve"> expression of a range of chaperones </w:t>
      </w:r>
      <w:r w:rsidR="002A29FB">
        <w:rPr>
          <w:color w:val="000000"/>
          <w:shd w:val="clear" w:color="auto" w:fill="FFFFFF"/>
          <w:lang w:val="en-IN" w:eastAsia="zh-CN"/>
        </w:rPr>
        <w:t xml:space="preserve">and heat shock proteins </w:t>
      </w:r>
      <w:r w:rsidR="00BE4473">
        <w:rPr>
          <w:color w:val="000000"/>
          <w:shd w:val="clear" w:color="auto" w:fill="FFFFFF"/>
          <w:lang w:val="en-IN" w:eastAsia="zh-CN"/>
        </w:rPr>
        <w:t>(</w:t>
      </w:r>
      <w:proofErr w:type="spellStart"/>
      <w:r w:rsidR="00BE4473">
        <w:rPr>
          <w:color w:val="000000"/>
          <w:shd w:val="clear" w:color="auto" w:fill="FFFFFF"/>
          <w:lang w:val="en-IN" w:eastAsia="zh-CN"/>
        </w:rPr>
        <w:t>Hsps</w:t>
      </w:r>
      <w:proofErr w:type="spellEnd"/>
      <w:r w:rsidR="00BE4473">
        <w:rPr>
          <w:color w:val="000000"/>
          <w:shd w:val="clear" w:color="auto" w:fill="FFFFFF"/>
          <w:lang w:val="en-IN" w:eastAsia="zh-CN"/>
        </w:rPr>
        <w:t xml:space="preserve">) helps cell to stabilize protein denaturation and maintain thermal homeostasis. </w:t>
      </w:r>
      <w:r w:rsidR="00371227">
        <w:rPr>
          <w:color w:val="000000"/>
          <w:shd w:val="clear" w:color="auto" w:fill="FFFFFF"/>
          <w:lang w:val="en-IN" w:eastAsia="zh-CN"/>
        </w:rPr>
        <w:t>As a result of oxidative stress response, catalase (C</w:t>
      </w:r>
      <w:r w:rsidR="0092797B">
        <w:rPr>
          <w:color w:val="000000"/>
          <w:shd w:val="clear" w:color="auto" w:fill="FFFFFF"/>
          <w:lang w:val="en-IN" w:eastAsia="zh-CN"/>
        </w:rPr>
        <w:t>ta</w:t>
      </w:r>
      <w:r w:rsidR="00371227">
        <w:rPr>
          <w:color w:val="000000"/>
          <w:shd w:val="clear" w:color="auto" w:fill="FFFFFF"/>
          <w:lang w:val="en-IN" w:eastAsia="zh-CN"/>
        </w:rPr>
        <w:t>1), superoxide dismutase</w:t>
      </w:r>
      <w:r w:rsidR="0092797B">
        <w:rPr>
          <w:color w:val="000000"/>
          <w:shd w:val="clear" w:color="auto" w:fill="FFFFFF"/>
          <w:lang w:val="en-IN" w:eastAsia="zh-CN"/>
        </w:rPr>
        <w:t xml:space="preserve"> (Sod1-5) are induced to </w:t>
      </w:r>
      <w:r w:rsidR="00640660">
        <w:rPr>
          <w:color w:val="000000"/>
          <w:shd w:val="clear" w:color="auto" w:fill="FFFFFF"/>
          <w:lang w:val="en-IN" w:eastAsia="zh-CN"/>
        </w:rPr>
        <w:t xml:space="preserve">nullify </w:t>
      </w:r>
      <w:r w:rsidR="00640660">
        <w:rPr>
          <w:color w:val="000000"/>
          <w:shd w:val="clear" w:color="auto" w:fill="FFFFFF"/>
          <w:lang w:val="en-IN" w:eastAsia="zh-CN"/>
        </w:rPr>
        <w:lastRenderedPageBreak/>
        <w:t>the deleterious</w:t>
      </w:r>
      <w:r w:rsidR="0092797B">
        <w:rPr>
          <w:color w:val="000000"/>
          <w:shd w:val="clear" w:color="auto" w:fill="FFFFFF"/>
          <w:lang w:val="en-IN" w:eastAsia="zh-CN"/>
        </w:rPr>
        <w:t xml:space="preserve"> effect of reactive oxygen species and </w:t>
      </w:r>
      <w:r w:rsidR="00640660">
        <w:rPr>
          <w:color w:val="000000"/>
          <w:shd w:val="clear" w:color="auto" w:fill="FFFFFF"/>
          <w:lang w:val="en-IN" w:eastAsia="zh-CN"/>
        </w:rPr>
        <w:t>peroxides.</w:t>
      </w:r>
      <w:r w:rsidR="00604121">
        <w:rPr>
          <w:color w:val="000000"/>
          <w:shd w:val="clear" w:color="auto" w:fill="FFFFFF"/>
          <w:lang w:val="en-IN" w:eastAsia="zh-CN"/>
        </w:rPr>
        <w:t xml:space="preserve"> </w:t>
      </w:r>
      <w:r w:rsidR="00482D84">
        <w:rPr>
          <w:color w:val="000000"/>
          <w:shd w:val="clear" w:color="auto" w:fill="FFFFFF"/>
          <w:lang w:val="en-IN" w:eastAsia="zh-CN"/>
        </w:rPr>
        <w:t xml:space="preserve">While </w:t>
      </w:r>
      <w:r w:rsidR="004C5C3B">
        <w:rPr>
          <w:color w:val="000000"/>
          <w:shd w:val="clear" w:color="auto" w:fill="FFFFFF"/>
          <w:lang w:val="en-IN" w:eastAsia="zh-CN"/>
        </w:rPr>
        <w:t xml:space="preserve">accumulation of </w:t>
      </w:r>
      <w:r w:rsidR="00482D84">
        <w:rPr>
          <w:color w:val="000000"/>
          <w:shd w:val="clear" w:color="auto" w:fill="FFFFFF"/>
          <w:lang w:val="en-IN" w:eastAsia="zh-CN"/>
        </w:rPr>
        <w:t xml:space="preserve">osmo-protectants like glycerol and </w:t>
      </w:r>
      <w:r w:rsidR="004C5C3B">
        <w:rPr>
          <w:color w:val="000000"/>
          <w:shd w:val="clear" w:color="auto" w:fill="FFFFFF"/>
          <w:lang w:val="en-IN" w:eastAsia="zh-CN"/>
        </w:rPr>
        <w:t xml:space="preserve">salt transporters is observed under hyperosmotic conditions to </w:t>
      </w:r>
      <w:r w:rsidR="006B2701">
        <w:rPr>
          <w:color w:val="000000"/>
          <w:shd w:val="clear" w:color="auto" w:fill="FFFFFF"/>
          <w:lang w:val="en-IN" w:eastAsia="zh-CN"/>
        </w:rPr>
        <w:t xml:space="preserve">maintain inter-cellular ionic strength. </w:t>
      </w:r>
      <w:r w:rsidR="007D3AAC">
        <w:rPr>
          <w:color w:val="000000"/>
          <w:shd w:val="clear" w:color="auto" w:fill="FFFFFF"/>
          <w:lang w:val="en-IN" w:eastAsia="zh-CN"/>
        </w:rPr>
        <w:t xml:space="preserve">Interestingly, model yeast </w:t>
      </w:r>
      <w:r w:rsidR="007D3AAC" w:rsidRPr="00DA5254">
        <w:rPr>
          <w:i/>
          <w:iCs/>
          <w:color w:val="000000"/>
          <w:shd w:val="clear" w:color="auto" w:fill="FFFFFF"/>
          <w:lang w:val="en-IN" w:eastAsia="zh-CN"/>
        </w:rPr>
        <w:t>S. cerevisiae</w:t>
      </w:r>
      <w:r w:rsidR="007D3AAC">
        <w:rPr>
          <w:color w:val="000000"/>
          <w:shd w:val="clear" w:color="auto" w:fill="FFFFFF"/>
          <w:lang w:val="en-IN" w:eastAsia="zh-CN"/>
        </w:rPr>
        <w:t xml:space="preserve"> have </w:t>
      </w:r>
      <w:r w:rsidR="00B27498">
        <w:rPr>
          <w:color w:val="000000"/>
          <w:shd w:val="clear" w:color="auto" w:fill="FFFFFF"/>
          <w:lang w:val="en-IN" w:eastAsia="zh-CN"/>
        </w:rPr>
        <w:t>ability to induce general stress response</w:t>
      </w:r>
      <w:r w:rsidR="00DA5254">
        <w:rPr>
          <w:color w:val="000000"/>
          <w:shd w:val="clear" w:color="auto" w:fill="FFFFFF"/>
          <w:lang w:val="en-IN" w:eastAsia="zh-CN"/>
        </w:rPr>
        <w:t xml:space="preserve"> in addition to stress specific response. </w:t>
      </w:r>
      <w:r w:rsidR="00452CD0">
        <w:rPr>
          <w:color w:val="000000"/>
          <w:shd w:val="clear" w:color="auto" w:fill="FFFFFF"/>
          <w:lang w:val="en-IN" w:eastAsia="zh-CN"/>
        </w:rPr>
        <w:t xml:space="preserve">A general set of genes shows induced expression </w:t>
      </w:r>
      <w:r w:rsidR="00CC191D">
        <w:rPr>
          <w:color w:val="000000"/>
          <w:shd w:val="clear" w:color="auto" w:fill="FFFFFF"/>
          <w:lang w:val="en-IN" w:eastAsia="zh-CN"/>
        </w:rPr>
        <w:t>under all stresses experienced</w:t>
      </w:r>
      <w:r w:rsidR="00FD4A02">
        <w:rPr>
          <w:color w:val="000000"/>
          <w:shd w:val="clear" w:color="auto" w:fill="FFFFFF"/>
          <w:lang w:val="en-IN" w:eastAsia="zh-CN"/>
        </w:rPr>
        <w:t xml:space="preserve"> as a result of general stress response</w:t>
      </w:r>
      <w:r w:rsidR="005B05C6">
        <w:rPr>
          <w:color w:val="000000"/>
          <w:shd w:val="clear" w:color="auto" w:fill="FFFFFF"/>
          <w:lang w:val="en-IN" w:eastAsia="zh-CN"/>
        </w:rPr>
        <w:t xml:space="preserve"> </w:t>
      </w:r>
      <w:r w:rsidR="005B05C6">
        <w:rPr>
          <w:color w:val="000000"/>
          <w:shd w:val="clear" w:color="auto" w:fill="FFFFFF"/>
          <w:lang w:val="en-IN" w:eastAsia="zh-CN"/>
        </w:rPr>
        <w:fldChar w:fldCharType="begin" w:fldLock="1"/>
      </w:r>
      <w:r w:rsidR="003578C3">
        <w:rPr>
          <w:color w:val="000000"/>
          <w:shd w:val="clear" w:color="auto" w:fill="FFFFFF"/>
          <w:lang w:val="en-IN" w:eastAsia="zh-CN"/>
        </w:rPr>
        <w:instrText xml:space="preserve">ADDIN CSL_CITATION {"citationItems":[{"id":"ITEM-1","itemData":{"DOI":"10.1007/3-540-45611-2","ISBN":"978-3-540-43926-4","abstract":"Unicellular organisms require specific internal conditions for optimal growth and function, however sudden changes in the external environment can perturb the internal milieu, disrupting normal processes. Therefore, cells must maintain their internal system despite fluctuations in the external surroundings. One mechanism that yeast cells use to protect the internal system from the effects of environmental variation is to initiate a common gene expression program that generally protects the cell during stressful times. This program, referred to as the environmental stress response, includes </w:instrText>
      </w:r>
      <w:r w:rsidR="003578C3">
        <w:rPr>
          <w:rFonts w:ascii="Cambria Math" w:hAnsi="Cambria Math" w:cs="Cambria Math"/>
          <w:color w:val="000000"/>
          <w:shd w:val="clear" w:color="auto" w:fill="FFFFFF"/>
          <w:lang w:val="en-IN" w:eastAsia="zh-CN"/>
        </w:rPr>
        <w:instrText>∼</w:instrText>
      </w:r>
      <w:r w:rsidR="003578C3">
        <w:rPr>
          <w:color w:val="000000"/>
          <w:shd w:val="clear" w:color="auto" w:fill="FFFFFF"/>
          <w:lang w:val="en-IN" w:eastAsia="zh-CN"/>
        </w:rPr>
        <w:instrText>900 genes whose expression is stereotypically altered when yeast cells are shifted to stressful environments. The coordinated expression changes of these genes is a common feature of the responses to many different environments, however the regulation of these expression changes is gene-specific and condition-specific, indicating that initiation of the program is precisely controlled in response to each new environment. This review will focus on recent developments in defining and characterizing the genes that participate in the environmental stress response and the regulatory mechanisms that the cell utilizes to orchestrate this program.","author":[{"dropping-particle":"","family":"Gasch","given":"Audrey P","non-dropping-particle":"","parse-names":false,"suffix":""}],"container-title":"Topics in Current Genetics","id":"ITEM-1","issued":{"date-parts":[["2002"]]},"page":"11-70","title":"The environmental stress response : a common yeast response to diverse environmental stresses","type":"article-journal","volume":"1"},"uris":["http://www.mendeley.com/documents/?uuid=3a01a9e4-c16c-443b-af87-5595d366eb38"]},{"id":"ITEM-2","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2","issue":"12","issued":{"date-parts":[["2000"]]},"page":"4241-57","title":"Genomic expression programs in the response of yeast cells to environmental changes.","type":"article-journal","volume":"11"},"uris":["http://www.mendeley.com/documents/?uuid=c003fd2c-a18b-411f-b366-0ac5073cdcc3"]}],"mendeley":{"formattedCitation":"(Gasch, 2002; Gasch et al., 2000)","plainTextFormattedCitation":"(Gasch, 2002; Gasch et al., 2000)","previouslyFormattedCitation":"(Gasch, 2002; Gasch et al., 2000)"},"properties":{"noteIndex":0},"schema":"https://github.com/citation-style-language/schema/raw/master/csl-citation.json"}</w:instrText>
      </w:r>
      <w:r w:rsidR="005B05C6">
        <w:rPr>
          <w:color w:val="000000"/>
          <w:shd w:val="clear" w:color="auto" w:fill="FFFFFF"/>
          <w:lang w:val="en-IN" w:eastAsia="zh-CN"/>
        </w:rPr>
        <w:fldChar w:fldCharType="separate"/>
      </w:r>
      <w:r w:rsidR="005B05C6" w:rsidRPr="005B05C6">
        <w:rPr>
          <w:noProof/>
          <w:color w:val="000000"/>
          <w:shd w:val="clear" w:color="auto" w:fill="FFFFFF"/>
          <w:lang w:val="en-IN" w:eastAsia="zh-CN"/>
        </w:rPr>
        <w:t>(Gasch, 2002; Gasch et al., 2000)</w:t>
      </w:r>
      <w:r w:rsidR="005B05C6">
        <w:rPr>
          <w:color w:val="000000"/>
          <w:shd w:val="clear" w:color="auto" w:fill="FFFFFF"/>
          <w:lang w:val="en-IN" w:eastAsia="zh-CN"/>
        </w:rPr>
        <w:fldChar w:fldCharType="end"/>
      </w:r>
      <w:r w:rsidR="00FD4A02">
        <w:rPr>
          <w:color w:val="000000"/>
          <w:shd w:val="clear" w:color="auto" w:fill="FFFFFF"/>
          <w:lang w:val="en-IN" w:eastAsia="zh-CN"/>
        </w:rPr>
        <w:t xml:space="preserve">. </w:t>
      </w:r>
      <w:r w:rsidR="00C24AB1">
        <w:rPr>
          <w:color w:val="000000"/>
          <w:shd w:val="clear" w:color="auto" w:fill="FFFFFF"/>
          <w:lang w:val="en-IN" w:eastAsia="zh-CN"/>
        </w:rPr>
        <w:t>General stress response</w:t>
      </w:r>
      <w:r w:rsidR="005B05C6">
        <w:rPr>
          <w:color w:val="000000"/>
          <w:shd w:val="clear" w:color="auto" w:fill="FFFFFF"/>
          <w:lang w:val="en-IN" w:eastAsia="zh-CN"/>
        </w:rPr>
        <w:t xml:space="preserve"> or environmental stress response (ESR)</w:t>
      </w:r>
      <w:r w:rsidR="00C24AB1">
        <w:rPr>
          <w:color w:val="000000"/>
          <w:shd w:val="clear" w:color="auto" w:fill="FFFFFF"/>
          <w:lang w:val="en-IN" w:eastAsia="zh-CN"/>
        </w:rPr>
        <w:t xml:space="preserve"> is under the control of regulators Msn2 and Msn4 which specifically recognises stress responsive </w:t>
      </w:r>
      <w:r w:rsidR="008929D2">
        <w:rPr>
          <w:color w:val="000000"/>
          <w:shd w:val="clear" w:color="auto" w:fill="FFFFFF"/>
          <w:lang w:val="en-IN" w:eastAsia="zh-CN"/>
        </w:rPr>
        <w:t>‘C</w:t>
      </w:r>
      <w:r w:rsidR="003D0FAC">
        <w:rPr>
          <w:color w:val="000000"/>
          <w:shd w:val="clear" w:color="auto" w:fill="FFFFFF"/>
          <w:lang w:val="en-IN" w:eastAsia="zh-CN"/>
        </w:rPr>
        <w:t>C</w:t>
      </w:r>
      <w:r w:rsidR="008929D2">
        <w:rPr>
          <w:color w:val="000000"/>
          <w:shd w:val="clear" w:color="auto" w:fill="FFFFFF"/>
          <w:lang w:val="en-IN" w:eastAsia="zh-CN"/>
        </w:rPr>
        <w:t>CCT’ motif present in the promoters of the</w:t>
      </w:r>
      <w:r w:rsidR="00F5712A">
        <w:rPr>
          <w:color w:val="000000"/>
          <w:shd w:val="clear" w:color="auto" w:fill="FFFFFF"/>
          <w:lang w:val="en-IN" w:eastAsia="zh-CN"/>
        </w:rPr>
        <w:t xml:space="preserve"> stress response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3578C3">
        <w:rPr>
          <w:color w:val="000000"/>
          <w:shd w:val="clear" w:color="auto" w:fill="FFFFFF"/>
          <w:lang w:val="en-IN" w:eastAsia="zh-CN"/>
        </w:rPr>
        <w:instrText>ADDIN CSL_CITATION {"citationItems":[{"id":"ITEM-1","itemData":{"DOI":"10.1002/j.1460-2075.1996.tb00576.x","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1","issue":"9","issued":{"date-parts":[["1996","5"]]},"page":"2227-2235","publisher":"Wiley","title":"The Saccharomyces cerevisiae zinc finger proteins Msn2p and Msn4p are required for transcriptional induction through the stress response element (STRE).","type":"article-journal","volume":"15"},"uris":["http://www.mendeley.com/documents/?uuid=ff00c442-ac43-315a-a81b-a93c37954b78"]}],"mendeley":{"formattedCitation":"(Martínez-Pastor et al., 1996)","plainTextFormattedCitation":"(Martínez-Pastor et al., 1996)","previouslyFormattedCitation":"(Martínez-Pastor et al., 1996)"},"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Martínez-Pastor et al., 1996)</w:t>
      </w:r>
      <w:r w:rsidR="003578C3">
        <w:rPr>
          <w:color w:val="000000"/>
          <w:shd w:val="clear" w:color="auto" w:fill="FFFFFF"/>
          <w:lang w:val="en-IN" w:eastAsia="zh-CN"/>
        </w:rPr>
        <w:fldChar w:fldCharType="end"/>
      </w:r>
      <w:r w:rsidR="00F5712A">
        <w:rPr>
          <w:color w:val="000000"/>
          <w:shd w:val="clear" w:color="auto" w:fill="FFFFFF"/>
          <w:lang w:val="en-IN" w:eastAsia="zh-CN"/>
        </w:rPr>
        <w:t xml:space="preserve">. </w:t>
      </w:r>
      <w:r w:rsidR="005B05C6">
        <w:rPr>
          <w:color w:val="000000"/>
          <w:shd w:val="clear" w:color="auto" w:fill="FFFFFF"/>
          <w:lang w:val="en-IN" w:eastAsia="zh-CN"/>
        </w:rPr>
        <w:t xml:space="preserve">ESR </w:t>
      </w:r>
      <w:r w:rsidR="003E7105">
        <w:rPr>
          <w:color w:val="000000"/>
          <w:shd w:val="clear" w:color="auto" w:fill="FFFFFF"/>
          <w:lang w:val="en-IN" w:eastAsia="zh-CN"/>
        </w:rPr>
        <w:t>has vital role in cross-protection to stress and also improves fungal resistivity to higher stress dose if pre-exposed to milder stress</w:t>
      </w:r>
      <w:r w:rsidR="00EA4AF8">
        <w:rPr>
          <w:color w:val="000000"/>
          <w:shd w:val="clear" w:color="auto" w:fill="FFFFFF"/>
          <w:lang w:val="en-IN" w:eastAsia="zh-CN"/>
        </w:rPr>
        <w:t xml:space="preserve"> or other stress. </w:t>
      </w:r>
      <w:r w:rsidR="00686444">
        <w:rPr>
          <w:color w:val="000000"/>
          <w:shd w:val="clear" w:color="auto" w:fill="FFFFFF"/>
          <w:lang w:val="en-IN" w:eastAsia="zh-CN"/>
        </w:rPr>
        <w:t xml:space="preserve">However, </w:t>
      </w:r>
      <w:r w:rsidR="007F389B">
        <w:rPr>
          <w:color w:val="000000"/>
          <w:shd w:val="clear" w:color="auto" w:fill="FFFFFF"/>
          <w:lang w:val="en-IN" w:eastAsia="zh-CN"/>
        </w:rPr>
        <w:t xml:space="preserve">this phenomenon does not exists in </w:t>
      </w:r>
      <w:r w:rsidR="007F389B" w:rsidRPr="00257416">
        <w:rPr>
          <w:i/>
          <w:iCs/>
          <w:color w:val="000000"/>
          <w:shd w:val="clear" w:color="auto" w:fill="FFFFFF"/>
          <w:lang w:val="en-IN" w:eastAsia="zh-CN"/>
        </w:rPr>
        <w:t>C. albicans</w:t>
      </w:r>
      <w:r w:rsidR="007F389B">
        <w:rPr>
          <w:color w:val="000000"/>
          <w:shd w:val="clear" w:color="auto" w:fill="FFFFFF"/>
          <w:lang w:val="en-IN" w:eastAsia="zh-CN"/>
        </w:rPr>
        <w:t xml:space="preserve"> since very poor overlap was observed between </w:t>
      </w:r>
      <w:r w:rsidR="001B6A24">
        <w:rPr>
          <w:color w:val="000000"/>
          <w:shd w:val="clear" w:color="auto" w:fill="FFFFFF"/>
          <w:lang w:val="en-IN" w:eastAsia="zh-CN"/>
        </w:rPr>
        <w:t>differentially expressed genes across different stressed conditions</w:t>
      </w:r>
      <w:r w:rsidR="00596E49">
        <w:rPr>
          <w:color w:val="000000"/>
          <w:shd w:val="clear" w:color="auto" w:fill="FFFFFF"/>
          <w:lang w:val="en-IN" w:eastAsia="zh-CN"/>
        </w:rPr>
        <w:t xml:space="preserve"> </w:t>
      </w:r>
      <w:r w:rsidR="00596E49">
        <w:rPr>
          <w:color w:val="000000"/>
          <w:shd w:val="clear" w:color="auto" w:fill="FFFFFF"/>
          <w:lang w:val="en-IN" w:eastAsia="zh-CN"/>
        </w:rPr>
        <w:fldChar w:fldCharType="begin" w:fldLock="1"/>
      </w:r>
      <w:r w:rsidR="005B05C6">
        <w:rPr>
          <w:color w:val="000000"/>
          <w:shd w:val="clear" w:color="auto" w:fill="FFFFFF"/>
          <w:lang w:val="en-IN" w:eastAsia="zh-CN"/>
        </w:rPr>
        <w:instrText>ADDIN CSL_CITATION {"citationItems":[{"id":"ITEM-1","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1","issue":"12","issued":{"date-parts":[["2000"]]},"page":"4241-57","title":"Genomic expression programs in the response of yeast cells to environmental changes.","type":"article-journal","volume":"11"},"uris":["http://www.mendeley.com/documents/?uuid=c003fd2c-a18b-411f-b366-0ac5073cdcc3"]},{"id":"ITEM-2","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2","issue":"4","issued":{"date-parts":[["2003","4","1"]]},"page":"1460-1467","publisher":"American Society for Cell Biology","title":"Stress-induced gene expression in Candida albicans: Absence of a general stress response","type":"article-journal","volume":"14"},"uris":["http://www.mendeley.com/documents/?uuid=bb7ad178-6ce5-3cbf-b618-0ce7263e4eda"]}],"mendeley":{"formattedCitation":"(Enjalbert et al., 2003; Gasch et al., 2000)","plainTextFormattedCitation":"(Enjalbert et al., 2003; Gasch et al., 2000)","previouslyFormattedCitation":"(Enjalbert et al., 2003; Gasch et al., 2000)"},"properties":{"noteIndex":0},"schema":"https://github.com/citation-style-language/schema/raw/master/csl-citation.json"}</w:instrText>
      </w:r>
      <w:r w:rsidR="00596E49">
        <w:rPr>
          <w:color w:val="000000"/>
          <w:shd w:val="clear" w:color="auto" w:fill="FFFFFF"/>
          <w:lang w:val="en-IN" w:eastAsia="zh-CN"/>
        </w:rPr>
        <w:fldChar w:fldCharType="separate"/>
      </w:r>
      <w:r w:rsidR="0018105C" w:rsidRPr="0018105C">
        <w:rPr>
          <w:noProof/>
          <w:color w:val="000000"/>
          <w:shd w:val="clear" w:color="auto" w:fill="FFFFFF"/>
          <w:lang w:val="en-IN" w:eastAsia="zh-CN"/>
        </w:rPr>
        <w:t>(Enjalbert et al., 2003; Gasch et al., 2000)</w:t>
      </w:r>
      <w:r w:rsidR="00596E49">
        <w:rPr>
          <w:color w:val="000000"/>
          <w:shd w:val="clear" w:color="auto" w:fill="FFFFFF"/>
          <w:lang w:val="en-IN" w:eastAsia="zh-CN"/>
        </w:rPr>
        <w:fldChar w:fldCharType="end"/>
      </w:r>
      <w:r w:rsidR="001B6A24">
        <w:rPr>
          <w:color w:val="000000"/>
          <w:shd w:val="clear" w:color="auto" w:fill="FFFFFF"/>
          <w:lang w:val="en-IN" w:eastAsia="zh-CN"/>
        </w:rPr>
        <w:t xml:space="preserve">. </w:t>
      </w:r>
      <w:r w:rsidR="0020419D">
        <w:rPr>
          <w:color w:val="000000"/>
          <w:shd w:val="clear" w:color="auto" w:fill="FFFFFF"/>
          <w:lang w:val="en-IN" w:eastAsia="zh-CN"/>
        </w:rPr>
        <w:t xml:space="preserve">Further, </w:t>
      </w:r>
      <w:r w:rsidR="00544008">
        <w:rPr>
          <w:color w:val="000000"/>
          <w:shd w:val="clear" w:color="auto" w:fill="FFFFFF"/>
          <w:lang w:val="en-IN" w:eastAsia="zh-CN"/>
        </w:rPr>
        <w:t xml:space="preserve">during evolution </w:t>
      </w:r>
      <w:r w:rsidR="0020419D">
        <w:rPr>
          <w:color w:val="000000"/>
          <w:shd w:val="clear" w:color="auto" w:fill="FFFFFF"/>
          <w:lang w:val="en-IN" w:eastAsia="zh-CN"/>
        </w:rPr>
        <w:t xml:space="preserve">transcriptional rewiring has occurred in </w:t>
      </w:r>
      <w:r w:rsidR="00544008" w:rsidRPr="00544008">
        <w:rPr>
          <w:i/>
          <w:iCs/>
          <w:color w:val="000000"/>
          <w:shd w:val="clear" w:color="auto" w:fill="FFFFFF"/>
          <w:lang w:val="en-IN" w:eastAsia="zh-CN"/>
        </w:rPr>
        <w:t xml:space="preserve">C. albicans </w:t>
      </w:r>
      <w:r w:rsidR="00544008">
        <w:rPr>
          <w:color w:val="000000"/>
          <w:shd w:val="clear" w:color="auto" w:fill="FFFFFF"/>
          <w:lang w:val="en-IN" w:eastAsia="zh-CN"/>
        </w:rPr>
        <w:t>in which CaMsn2/4 does not regulate stress related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F06D7C">
        <w:rPr>
          <w:color w:val="000000"/>
          <w:shd w:val="clear" w:color="auto" w:fill="FFFFFF"/>
          <w:lang w:val="en-IN" w:eastAsia="zh-CN"/>
        </w:rPr>
        <w:instrText>ADDIN CSL_CITATION {"citationItems":[{"id":"ITEM-1","itemData":{"DOI":"10.1128/EC.3.5.1111-1123.2004","ISBN":"1535-9778 (Print)\\n1535-9786 (Linking)","ISSN":"15359778","PMID":"15470239","abstract":"In Saccharomyces cerevisiae, the (C2H2)2 zinc finger transcription factors Msn2 and Msn4 play central roles in responses to a range of stresses by activating gene transcription via the stress response element (STRE; CCCCT). The pathogen Candida albicans displays stress responses that are thought to help it survive adverse environmental conditions encountered within its human host. However, these responses differ from those in S. cerevisiae, and hence we predicted that the roles of Msn2- and Msn4-like proteins might have been functionally reassigned in C. albicans. C. albicans has two such proteins: CaMsn4 and Mnl1 (for Msn2- and Msn4-like). CaMSN4, but not MNL1, weakly complemented the inability of an S. cerevisiae msn2 msn4 mutant to activate a STRE-lacZ reporter. Also, the disruption of CaMsn4 and Mnl1 had no discernible effect upon the resistance of C. albicans to heat, osmotic, ethanol, nutrient, oxidative, or heavy-metal stress or upon the stress-activated transcriptome in C. albicans. Furthermore, although Cap1-dependent activation of a Yap response element-luciferase reporter was observed, a STRE reporter was not activated in response to stresses in C. albicans. Ectopic expression of CaMsn4 or Mnl1 did not affect the cellular or molecular responses of C. albicans to stress. Under the conditions tested, the putative activation and DNA binding domains of CaMsn4 did not appear to be functional. These data suggest that CaMsn4 and Mnl1 do not contribute significantly to stress responses in C. albicans. The data are consistent with the idea that stress signaling in this fungus has diverged significantly from that in budding yeast.","author":[{"dropping-particle":"","family":"Nicholls","given":"Susan","non-dropping-particle":"","parse-names":false,"suffix":""},{"dropping-particle":"","family":"Straffon","given":"Melissa","non-dropping-particle":"","parse-names":false,"suffix":""},{"dropping-particle":"","family":"Enjalbert","given":"Brice","non-dropping-particle":"","parse-names":false,"suffix":""},{"dropping-particle":"","family":"Nantel","given":"André","non-dropping-particle":"","parse-names":false,"suffix":""},{"dropping-particle":"","family":"Macaskill","given":"Susan","non-dropping-particle":"","parse-names":false,"suffix":""},{"dropping-particle":"","family":"Whiteway","given":"Malcolm","non-dropping-particle":"","parse-names":false,"suffix":""},{"dropping-particle":"","family":"Brown","given":"Alistair J.P.","non-dropping-particle":"","parse-names":false,"suffix":""}],"container-title":"Eukaryotic Cell","id":"ITEM-1","issue":"5","issued":{"date-parts":[["2004"]]},"page":"1111-1123","title":"Msn2- and Msn4-like transcription factors play no obvious roles in the stress responses of the fungal pathogen Candida albicans","type":"article-journal","volume":"3"},"uris":["http://www.mendeley.com/documents/?uuid=f3fcf9e2-eaf0-4c52-9c34-ef3f57bfbf31"]}],"mendeley":{"formattedCitation":"(Nicholls et al., 2004)","plainTextFormattedCitation":"(Nicholls et al., 2004)","previouslyFormattedCitation":"(Nicholls et al., 2004)"},"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Nicholls et al., 2004)</w:t>
      </w:r>
      <w:r w:rsidR="003578C3">
        <w:rPr>
          <w:color w:val="000000"/>
          <w:shd w:val="clear" w:color="auto" w:fill="FFFFFF"/>
          <w:lang w:val="en-IN" w:eastAsia="zh-CN"/>
        </w:rPr>
        <w:fldChar w:fldCharType="end"/>
      </w:r>
      <w:r w:rsidR="00544008">
        <w:rPr>
          <w:color w:val="000000"/>
          <w:shd w:val="clear" w:color="auto" w:fill="FFFFFF"/>
          <w:lang w:val="en-IN" w:eastAsia="zh-CN"/>
        </w:rPr>
        <w:t xml:space="preserve">. </w:t>
      </w:r>
      <w:r w:rsidR="008C4391">
        <w:rPr>
          <w:color w:val="000000"/>
          <w:shd w:val="clear" w:color="auto" w:fill="FFFFFF"/>
          <w:lang w:val="en-IN" w:eastAsia="zh-CN"/>
        </w:rPr>
        <w:t xml:space="preserve">Discussed below are the similarities and differences in transcription regulation in pathogenic fungi </w:t>
      </w:r>
      <w:r w:rsidR="008C4391" w:rsidRPr="008C4391">
        <w:rPr>
          <w:i/>
          <w:iCs/>
          <w:color w:val="000000"/>
          <w:shd w:val="clear" w:color="auto" w:fill="FFFFFF"/>
          <w:lang w:val="en-IN" w:eastAsia="zh-CN"/>
        </w:rPr>
        <w:t>C. albicans</w:t>
      </w:r>
      <w:r w:rsidR="008C4391">
        <w:rPr>
          <w:color w:val="000000"/>
          <w:shd w:val="clear" w:color="auto" w:fill="FFFFFF"/>
          <w:lang w:val="en-IN" w:eastAsia="zh-CN"/>
        </w:rPr>
        <w:t xml:space="preserve"> and </w:t>
      </w:r>
      <w:r w:rsidR="008C4391" w:rsidRPr="008C4391">
        <w:rPr>
          <w:i/>
          <w:iCs/>
          <w:color w:val="000000"/>
          <w:shd w:val="clear" w:color="auto" w:fill="FFFFFF"/>
          <w:lang w:val="en-IN" w:eastAsia="zh-CN"/>
        </w:rPr>
        <w:t>C. glabrata</w:t>
      </w:r>
      <w:r w:rsidR="008C4391">
        <w:rPr>
          <w:color w:val="000000"/>
          <w:shd w:val="clear" w:color="auto" w:fill="FFFFFF"/>
          <w:lang w:val="en-IN" w:eastAsia="zh-CN"/>
        </w:rPr>
        <w:t xml:space="preserve">  </w:t>
      </w:r>
      <w:r w:rsidR="00435B77">
        <w:rPr>
          <w:color w:val="000000"/>
          <w:shd w:val="clear" w:color="auto" w:fill="FFFFFF"/>
          <w:lang w:val="en-IN" w:eastAsia="zh-CN"/>
        </w:rPr>
        <w:t>under stressed conditions;</w:t>
      </w:r>
    </w:p>
    <w:p w:rsidR="00CB428F" w:rsidRDefault="00CB428F" w:rsidP="006B1514">
      <w:pPr>
        <w:pStyle w:val="Heading3"/>
        <w:rPr>
          <w:rStyle w:val="BookTitle"/>
          <w:b/>
          <w:bCs/>
          <w:i w:val="0"/>
          <w:iCs w:val="0"/>
          <w:sz w:val="28"/>
          <w:szCs w:val="28"/>
        </w:rPr>
      </w:pPr>
      <w:bookmarkStart w:id="22" w:name="_Toc34406274"/>
      <w:r w:rsidRPr="001816A5">
        <w:rPr>
          <w:rStyle w:val="BookTitle"/>
          <w:i w:val="0"/>
          <w:iCs w:val="0"/>
          <w:sz w:val="28"/>
          <w:szCs w:val="28"/>
        </w:rPr>
        <w:t xml:space="preserve">4.5.1.  </w:t>
      </w:r>
      <w:r w:rsidR="00E0604A" w:rsidRPr="001816A5">
        <w:rPr>
          <w:rStyle w:val="BookTitle"/>
          <w:i w:val="0"/>
          <w:iCs w:val="0"/>
          <w:sz w:val="28"/>
          <w:szCs w:val="28"/>
        </w:rPr>
        <w:t>Heat</w:t>
      </w:r>
      <w:r w:rsidR="000558D5" w:rsidRPr="001816A5">
        <w:rPr>
          <w:rStyle w:val="BookTitle"/>
          <w:i w:val="0"/>
          <w:iCs w:val="0"/>
          <w:sz w:val="28"/>
          <w:szCs w:val="28"/>
        </w:rPr>
        <w:t xml:space="preserve"> stress</w:t>
      </w:r>
      <w:bookmarkEnd w:id="22"/>
    </w:p>
    <w:p w:rsidR="00BC771A" w:rsidRDefault="00BC771A" w:rsidP="00BC771A">
      <w:pPr>
        <w:spacing w:line="360" w:lineRule="auto"/>
        <w:jc w:val="both"/>
        <w:rPr>
          <w:rFonts w:asciiTheme="majorBidi" w:hAnsiTheme="majorBidi" w:cstheme="majorBidi"/>
        </w:rPr>
      </w:pPr>
      <w:r>
        <w:rPr>
          <w:rFonts w:asciiTheme="majorBidi" w:hAnsiTheme="majorBidi" w:cstheme="majorBidi"/>
        </w:rPr>
        <w:t>For all living organisms, survival at a temperature higher than optimal growth temperature is challenging. However, microbes living inside the host cells are constantly exposed to human body i.e. around 37</w:t>
      </w:r>
      <w:r w:rsidRPr="00ED751A">
        <w:rPr>
          <w:rFonts w:asciiTheme="majorBidi" w:hAnsiTheme="majorBidi" w:cstheme="majorBidi"/>
          <w:vertAlign w:val="superscript"/>
        </w:rPr>
        <w:t>o</w:t>
      </w:r>
      <w:r>
        <w:rPr>
          <w:rFonts w:asciiTheme="majorBidi" w:hAnsiTheme="majorBidi" w:cstheme="majorBidi"/>
        </w:rPr>
        <w:t>C. Although this temperature is higher than normal ambient temperature the commensal organisms have evolved to grow at this high temperature to carry out normal cellular life style</w:t>
      </w:r>
      <w:r w:rsidR="00B574BA">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410A03">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But slight increase in temperature even by 1</w:t>
      </w:r>
      <w:r w:rsidRPr="00ED751A">
        <w:rPr>
          <w:rFonts w:asciiTheme="majorBidi" w:hAnsiTheme="majorBidi" w:cstheme="majorBidi"/>
          <w:vertAlign w:val="superscript"/>
        </w:rPr>
        <w:t>o</w:t>
      </w:r>
      <w:r>
        <w:rPr>
          <w:rFonts w:asciiTheme="majorBidi" w:hAnsiTheme="majorBidi" w:cstheme="majorBidi"/>
        </w:rPr>
        <w:t xml:space="preserve">C </w:t>
      </w:r>
      <w:r w:rsidR="00B6173E">
        <w:rPr>
          <w:rFonts w:asciiTheme="majorBidi" w:hAnsiTheme="majorBidi" w:cstheme="majorBidi"/>
        </w:rPr>
        <w:t xml:space="preserve"> (as in fever) </w:t>
      </w:r>
      <w:r>
        <w:rPr>
          <w:rFonts w:asciiTheme="majorBidi" w:hAnsiTheme="majorBidi" w:cstheme="majorBidi"/>
        </w:rPr>
        <w:t xml:space="preserve">hampers microbial growth representing barrier to lif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714927">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hich elicits heat shock response. In brief, repair of damages like protein mis-folding and aggregation caused by rapidly changing stressors like temperature, toxins, oxidative stress, heavy metals is referred as heat shock response (HSR)</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146/annurev.bi.55.070186.005443","ISBN":"0066-4154","ISSN":"0066-4154","PMID":"7583161","abstract":"Heat-shock proteins (HSPs) are a family of gene products that are expressed in response to stress in every living cell. This name was derived from early observations demonstrating their synthesis in fruit flies following elevations in temperature. More recently, a number of other environmental and pathological events have been observed to increase the expression of HSPs; consequently, they are also referred to as stress proteins. After expression of the stress genes, cells become resistant to subsequent stresses. This phenomenon has been termed \"stress tolerance.\" The mechanisms by which stress tolerance is achieved are still poorly understood. Recent evidence suggests that stress tolerance is, at least in part, due to the stabilization of cellular processes such as protein synthesis. Expression of HSPs has been observed during clinically relevant situations, especially under conditions in which the delivery of oxygen is diminished (e.g., hemorrhage, ischemia). Since the expression of HSPs is part of the cellular defense system protecting cells from harmful conditions, the regulation of their expression may be useful as a preventative measure prior to surgical manipulations, such as organ transplantation.","author":[{"dropping-particle":"","family":"Lindquist","given":"S","non-dropping-particle":"","parse-names":false,"suffix":""}],"container-title":"Annual Review of Biochemistry","id":"ITEM-1","issue":"1","issued":{"date-parts":[["1986"]]},"page":"1151-1191","title":"The Heat-Shock Response","type":"article-journal","volume":"55"},"uris":["http://www.mendeley.com/documents/?uuid=9902b03c-2c56-47d6-9bfc-fdef9f58d45e"]}],"mendeley":{"formattedCitation":"(Lindquist, 1986)","plainTextFormattedCitation":"(Lindquist, 1986)","previouslyFormattedCitation":"(Lindquist, 1986)"},"properties":{"noteIndex":0},"schema":"https://github.com/citation-style-language/schema/raw/master/csl-citation.json"}</w:instrText>
      </w:r>
      <w:r>
        <w:rPr>
          <w:rFonts w:asciiTheme="majorBidi" w:hAnsiTheme="majorBidi" w:cstheme="majorBidi"/>
        </w:rPr>
        <w:fldChar w:fldCharType="separate"/>
      </w:r>
      <w:r w:rsidRPr="00E27C4E">
        <w:rPr>
          <w:rFonts w:asciiTheme="majorBidi" w:hAnsiTheme="majorBidi" w:cstheme="majorBidi"/>
          <w:noProof/>
        </w:rPr>
        <w:t>(Lindquist, 1986)</w:t>
      </w:r>
      <w:r>
        <w:rPr>
          <w:rFonts w:asciiTheme="majorBidi" w:hAnsiTheme="majorBidi" w:cstheme="majorBidi"/>
        </w:rPr>
        <w:fldChar w:fldCharType="end"/>
      </w:r>
      <w:r>
        <w:rPr>
          <w:rFonts w:asciiTheme="majorBidi" w:hAnsiTheme="majorBidi" w:cstheme="majorBidi"/>
        </w:rPr>
        <w:t xml:space="preserve">. </w:t>
      </w:r>
    </w:p>
    <w:p w:rsidR="00B6173E" w:rsidRDefault="00B6173E" w:rsidP="00584868">
      <w:pPr>
        <w:spacing w:line="360" w:lineRule="auto"/>
        <w:jc w:val="both"/>
        <w:rPr>
          <w:rFonts w:asciiTheme="majorBidi" w:hAnsiTheme="majorBidi" w:cstheme="majorBidi"/>
        </w:rPr>
      </w:pPr>
      <w:r>
        <w:rPr>
          <w:rFonts w:asciiTheme="majorBidi" w:hAnsiTheme="majorBidi" w:cstheme="majorBidi"/>
        </w:rPr>
        <w:t xml:space="preserve">Genome wide heat shock studies in multiple species showed significant induction of about 50-200 genes from </w:t>
      </w:r>
      <w:proofErr w:type="spellStart"/>
      <w:r>
        <w:rPr>
          <w:rFonts w:asciiTheme="majorBidi" w:hAnsiTheme="majorBidi" w:cstheme="majorBidi"/>
        </w:rPr>
        <w:t>archae</w:t>
      </w:r>
      <w:proofErr w:type="spellEnd"/>
      <w:r>
        <w:rPr>
          <w:rFonts w:asciiTheme="majorBidi" w:hAnsiTheme="majorBidi" w:cstheme="majorBidi"/>
        </w:rPr>
        <w:t xml:space="preserve"> to humans, major portion being the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F9737B">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t>
      </w:r>
      <w:proofErr w:type="spellStart"/>
      <w:r w:rsidR="00E04C78">
        <w:rPr>
          <w:rFonts w:asciiTheme="majorBidi" w:hAnsiTheme="majorBidi" w:cstheme="majorBidi"/>
        </w:rPr>
        <w:t>Hsps</w:t>
      </w:r>
      <w:proofErr w:type="spellEnd"/>
      <w:r w:rsidR="00E04C78">
        <w:rPr>
          <w:rFonts w:asciiTheme="majorBidi" w:hAnsiTheme="majorBidi" w:cstheme="majorBidi"/>
        </w:rPr>
        <w:t xml:space="preserve"> have house-keeping function of regulating proper protein folding</w:t>
      </w:r>
      <w:r w:rsidR="00D1687F">
        <w:rPr>
          <w:rFonts w:asciiTheme="majorBidi" w:hAnsiTheme="majorBidi" w:cstheme="majorBidi"/>
        </w:rPr>
        <w:t xml:space="preserve"> not only under stressed conditions but also under optimal conditions.</w:t>
      </w:r>
      <w:r w:rsidR="00584868">
        <w:rPr>
          <w:rFonts w:asciiTheme="majorBidi" w:hAnsiTheme="majorBidi" w:cstheme="majorBidi"/>
        </w:rPr>
        <w:t xml:space="preserve"> </w:t>
      </w:r>
      <w:r>
        <w:rPr>
          <w:rFonts w:asciiTheme="majorBidi" w:hAnsiTheme="majorBidi" w:cstheme="majorBidi"/>
        </w:rPr>
        <w:t>In contrast to native protein structure, unfolded globular structure is enriched with exposure</w:t>
      </w:r>
      <w:r w:rsidR="00FB34BA">
        <w:rPr>
          <w:rFonts w:asciiTheme="majorBidi" w:hAnsiTheme="majorBidi" w:cstheme="majorBidi"/>
        </w:rPr>
        <w:t xml:space="preserve"> of</w:t>
      </w:r>
      <w:r>
        <w:rPr>
          <w:rFonts w:asciiTheme="majorBidi" w:hAnsiTheme="majorBidi" w:cstheme="majorBidi"/>
        </w:rPr>
        <w:t xml:space="preserve"> hydrophobic amino acid which attracts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0962-8924(96)84946-4","ISSN":"09628924","PMID":"15157507","abstract":"The first events in the lives of proteins are the most hazardous. Starting at the ribosome, nascent polypeptides undergo complex folding processes endangered by aggregation reactions. Proteins with organellar destinations require correct targeting to the translocation machineries and prevention from premature folding. Tote high precision and speed of these processes is ensured by a cytosolic system consisting of molecular chaperones, folding catalysts and targeting factors. This review focuses on the interactions of this system with nascent polypeptides and discusses new concepts for protein folding in the cytosol. It is proposed that folding and targeting are promoted by a flexible network of multiple unassisted and assisted pathways.","author":[{"dropping-particle":"","family":"Bukau","given":"Bernd","non-dropping-particle":"","parse-names":false,"suffix":""},{"dropping-particle":"","family":"Hesterkamp","given":"Thomas","non-dropping-particle":"","parse-names":false,"suffix":""},{"dropping-particle":"","family":"Luirink","given":"Joen","non-dropping-particle":"","parse-names":false,"suffix":""}],"container-title":"Trends in Cell Biology","id":"ITEM-1","issue":"12","issued":{"date-parts":[["1996"]]},"page":"480-486","title":"Growing up in a dangerous environment: A network of multiple targeting and folding pathways for nascent polypeptides in the cytosol","type":"article","volume":"6"},"uris":["http://www.mendeley.com/documents/?uuid=586068b1-d8c9-49f0-89a6-729b1500d732"]}],"mendeley":{"formattedCitation":"(Bukau et al., 1996)","plainTextFormattedCitation":"(Bukau et al., 1996)","previouslyFormattedCitation":"(Bukau et al., 1996)"},"properties":{"noteIndex":0},"schema":"https://github.com/citation-style-language/schema/raw/master/csl-citation.json"}</w:instrText>
      </w:r>
      <w:r>
        <w:rPr>
          <w:rFonts w:asciiTheme="majorBidi" w:hAnsiTheme="majorBidi" w:cstheme="majorBidi"/>
        </w:rPr>
        <w:fldChar w:fldCharType="separate"/>
      </w:r>
      <w:r w:rsidRPr="006969A3">
        <w:rPr>
          <w:rFonts w:asciiTheme="majorBidi" w:hAnsiTheme="majorBidi" w:cstheme="majorBidi"/>
          <w:noProof/>
        </w:rPr>
        <w:t>(Bukau et al., 1996)</w:t>
      </w:r>
      <w:r>
        <w:rPr>
          <w:rFonts w:asciiTheme="majorBidi" w:hAnsiTheme="majorBidi" w:cstheme="majorBidi"/>
        </w:rPr>
        <w:fldChar w:fldCharType="end"/>
      </w:r>
      <w:r>
        <w:rPr>
          <w:rFonts w:asciiTheme="majorBidi" w:hAnsiTheme="majorBidi" w:cstheme="majorBidi"/>
        </w:rPr>
        <w:t xml:space="preserve">. After binding to non-native protein molecular chaperones </w:t>
      </w:r>
      <w:r w:rsidR="00CD6AB3">
        <w:rPr>
          <w:rFonts w:asciiTheme="majorBidi" w:hAnsiTheme="majorBidi" w:cstheme="majorBidi"/>
        </w:rPr>
        <w:t xml:space="preserve">or </w:t>
      </w:r>
      <w:proofErr w:type="spellStart"/>
      <w:r w:rsidR="00CD6AB3">
        <w:rPr>
          <w:rFonts w:asciiTheme="majorBidi" w:hAnsiTheme="majorBidi" w:cstheme="majorBidi"/>
        </w:rPr>
        <w:t>Hsps</w:t>
      </w:r>
      <w:proofErr w:type="spellEnd"/>
      <w:r w:rsidR="00CD6AB3">
        <w:rPr>
          <w:rFonts w:asciiTheme="majorBidi" w:hAnsiTheme="majorBidi" w:cstheme="majorBidi"/>
        </w:rPr>
        <w:t xml:space="preserve"> </w:t>
      </w:r>
      <w:r>
        <w:rPr>
          <w:rFonts w:asciiTheme="majorBidi" w:hAnsiTheme="majorBidi" w:cstheme="majorBidi"/>
        </w:rPr>
        <w:t xml:space="preserve">prevents unwanted interaction </w:t>
      </w:r>
      <w:r>
        <w:rPr>
          <w:rFonts w:asciiTheme="majorBidi" w:hAnsiTheme="majorBidi" w:cstheme="majorBidi"/>
        </w:rPr>
        <w:lastRenderedPageBreak/>
        <w:t xml:space="preserve">between the molecules rather than guiding for proper folding. Chaperones contribute in protein homeostasis by holding the aggregation of misfolded proteins in to intermediate species (a protein structure formed in between unfolded to folded protein conversion) to promote the acquiring of native structure is carried out by </w:t>
      </w:r>
      <w:proofErr w:type="spellStart"/>
      <w:r>
        <w:rPr>
          <w:rFonts w:asciiTheme="majorBidi" w:hAnsiTheme="majorBidi" w:cstheme="majorBidi"/>
        </w:rPr>
        <w:t>Hsps</w:t>
      </w:r>
      <w:proofErr w:type="spellEnd"/>
      <w:r>
        <w:rPr>
          <w:rFonts w:asciiTheme="majorBidi" w:hAnsiTheme="majorBidi" w:cstheme="majorBidi"/>
        </w:rPr>
        <w:t xml:space="preserve"> like Hsp70 and Hsp90 in both stress induced and constitutive situations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ISBN":"0261-4189 (Print)","ISSN":"0261-4189","PMID":"8670798","abstract":"The properties of molecular chaperones in protein-assisted refolding were examined in vitro using recombinant human cytosolic chaperones hsp90, hsc70, hsp70 and hdj-1, and unfolded beta-galactosidase as the substrate. In the presence of hsp70 (hsc70), hdj-1 and either ATP or ADP, denatured beta-galactosidase refolds and forms enzymatically active tetramers. Interactions between hsp90 and non-native beta-galactosidase neither lead to refolding nor stimulate hsp70- and hdj-1-dependent refolding. However, hsp90 in the absence of nucleotide can maintain the non-native substrate in a 'folding-competent' state which, upon addition of hsp70, hdj-1 and nucleotide, leads to refolding. The refolding activity of hsp70 and hdj-1 is effective across a broad range of temperatures from 22 degrees C to 41 degrees C, yet at extremely low (4 degrees C) or high (&gt;41 degrees C) temperatures refolding activity is reversibly inhibited. These results reveal two distinct features of chaperone activity in which a non-native substrate can be either maintained in a stable folding-competent state or refolded directly to the native state; first, that the refolding activity itself is temperature sensitive and second, that hsp90, hsp70 (hsc70) and hdj-1 each have distinct roles in these processes.","author":[{"dropping-particle":"","family":"Freeman","given":"B C","non-dropping-particle":"","parse-names":false,"suffix":""},{"dropping-particle":"","family":"Morimoto","given":"R I","non-dropping-particle":"","parse-names":false,"suffix":""}],"container-title":"The EMBO journal","id":"ITEM-1","issue":"12","issued":{"date-parts":[["1996"]]},"page":"2969-79","title":"The human cytosolic molecular chaperones hsp90, hsp70 (hsc70) and hdj-1 have distinct roles in recognition of a non-native protein and protein refolding.","type":"article-journal","volume":"15"},"uris":["http://www.mendeley.com/documents/?uuid=a895c4e8-2114-4f06-b602-bf156666245c"]},{"id":"ITEM-2","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2","issue":"2","issued":{"date-parts":[["2010"]]},"page":"253-266","title":"The Heat Shock Response: Life on the Verge of Death","type":"article","volume":"40"},"uris":["http://www.mendeley.com/documents/?uuid=a4ce34e4-8c39-4ec7-8a0b-cf3e02d15e5b"]}],"mendeley":{"formattedCitation":"(Freeman and Morimoto, 1996; Richter et al., 2010)","plainTextFormattedCitation":"(Freeman and Morimoto, 1996; Richter et al., 2010)","previouslyFormattedCitation":"(Freeman and Morimoto, 1996; Richter et al., 2010)"},"properties":{"noteIndex":0},"schema":"https://github.com/citation-style-language/schema/raw/master/csl-citation.json"}</w:instrText>
      </w:r>
      <w:r>
        <w:rPr>
          <w:rFonts w:asciiTheme="majorBidi" w:hAnsiTheme="majorBidi" w:cstheme="majorBidi"/>
        </w:rPr>
        <w:fldChar w:fldCharType="separate"/>
      </w:r>
      <w:r w:rsidRPr="00BA27F1">
        <w:rPr>
          <w:rFonts w:asciiTheme="majorBidi" w:hAnsiTheme="majorBidi" w:cstheme="majorBidi"/>
          <w:noProof/>
        </w:rPr>
        <w:t>(Freeman and Morimoto, 1996; Richter et al., 2010)</w:t>
      </w:r>
      <w:r>
        <w:rPr>
          <w:rFonts w:asciiTheme="majorBidi" w:hAnsiTheme="majorBidi" w:cstheme="majorBidi"/>
        </w:rPr>
        <w:fldChar w:fldCharType="end"/>
      </w:r>
      <w:r>
        <w:rPr>
          <w:rFonts w:asciiTheme="majorBidi" w:hAnsiTheme="majorBidi" w:cstheme="majorBidi"/>
        </w:rPr>
        <w:t>.</w:t>
      </w:r>
      <w:r w:rsidR="00A85726">
        <w:rPr>
          <w:rFonts w:asciiTheme="majorBidi" w:hAnsiTheme="majorBidi" w:cstheme="majorBidi"/>
        </w:rPr>
        <w:t xml:space="preserve"> </w:t>
      </w:r>
    </w:p>
    <w:p w:rsidR="00A85726" w:rsidRPr="00801C00" w:rsidRDefault="00A85726" w:rsidP="00801C00">
      <w:pPr>
        <w:spacing w:line="360" w:lineRule="auto"/>
        <w:jc w:val="both"/>
        <w:rPr>
          <w:rFonts w:asciiTheme="majorBidi" w:hAnsiTheme="majorBidi" w:cstheme="majorBidi"/>
          <w:i/>
          <w:iCs/>
        </w:rPr>
      </w:pPr>
      <w:r>
        <w:rPr>
          <w:rFonts w:asciiTheme="majorBidi" w:hAnsiTheme="majorBidi" w:cstheme="majorBidi"/>
        </w:rPr>
        <w:t xml:space="preserve">Activation of </w:t>
      </w:r>
      <w:proofErr w:type="spellStart"/>
      <w:r>
        <w:rPr>
          <w:rFonts w:asciiTheme="majorBidi" w:hAnsiTheme="majorBidi" w:cstheme="majorBidi"/>
        </w:rPr>
        <w:t>Hsp</w:t>
      </w:r>
      <w:proofErr w:type="spellEnd"/>
      <w:r>
        <w:rPr>
          <w:rFonts w:asciiTheme="majorBidi" w:hAnsiTheme="majorBidi" w:cstheme="majorBidi"/>
        </w:rPr>
        <w:t xml:space="preserve"> genes is </w:t>
      </w:r>
      <w:r w:rsidR="00C32AF4">
        <w:rPr>
          <w:rFonts w:asciiTheme="majorBidi" w:hAnsiTheme="majorBidi" w:cstheme="majorBidi"/>
        </w:rPr>
        <w:t>under the control of</w:t>
      </w:r>
      <w:r>
        <w:rPr>
          <w:rFonts w:asciiTheme="majorBidi" w:hAnsiTheme="majorBidi" w:cstheme="majorBidi"/>
        </w:rPr>
        <w:t xml:space="preserve"> heat shock factor (Hsf1). Under normal conditions Hsf1 is one of the clients of Hsp90 along with Hsp70 forming a complex of Hsp90-Hsf1-Hsp70</w:t>
      </w:r>
      <w:r w:rsidR="00476122">
        <w:rPr>
          <w:rFonts w:asciiTheme="majorBidi" w:hAnsiTheme="majorBidi" w:cstheme="majorBidi"/>
        </w:rPr>
        <w:t xml:space="preserve"> (Fig4)</w:t>
      </w:r>
      <w:r>
        <w:rPr>
          <w:rFonts w:asciiTheme="majorBidi" w:hAnsiTheme="majorBidi" w:cstheme="majorBidi"/>
        </w:rPr>
        <w:t xml:space="preserve">. However, in stress the complex is disrupted ultimately activating the transcription factor (Hsf1)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38/nrm2918","ISBN":"1471-0080 (Electronic)\\r1471-0072 (Linking)","ISSN":"1471-0072","PMID":"20531426","abstract":"Heat shock protein 90 (HSP90) is a highly conserved molecular chaperone that facilitates the maturation of a wide range of proteins (known as clients). Clients are enriched in signal transducers, including kinases and transcription factors. Therefore, HSP90 regulates diverse cellular functions and exerts marked effects on normal biology, disease and evolutionary processes. Recent structural and functional analyses have provided new insights on the transcriptional and biochemical regulation of HSP90 and the structural dynamics it uses to act on a diverse client repertoire. Comprehensive understanding of how HSP90 functions promises not only to provide new avenues for therapeutic intervention, but to shed light on fundamental biological questions.","author":[{"dropping-particle":"","family":"Taipale","given":"Mikko","non-dropping-particle":"","parse-names":false,"suffix":""},{"dropping-particle":"","family":"Jarosz","given":"Daniel F.","non-dropping-particle":"","parse-names":false,"suffix":""},{"dropping-particle":"","family":"Lindquist","given":"Susan","non-dropping-particle":"","parse-names":false,"suffix":""}],"container-title":"Nature Reviews Molecular Cell Biology","id":"ITEM-1","issue":"7","issued":{"date-parts":[["2010"]]},"page":"515-528","title":"HSP90 at the hub of protein homeostasis: emerging mechanistic insights","type":"article-journal","volume":"11"},"uris":["http://www.mendeley.com/documents/?uuid=fc4ed189-97cf-4242-8170-bb1c6ebe9ff2"]}],"mendeley":{"formattedCitation":"(Taipale et al., 2010)","plainTextFormattedCitation":"(Taipale et al., 2010)","previouslyFormattedCitation":"(Taipale et al., 2010)"},"properties":{"noteIndex":0},"schema":"https://github.com/citation-style-language/schema/raw/master/csl-citation.json"}</w:instrText>
      </w:r>
      <w:r>
        <w:rPr>
          <w:rFonts w:asciiTheme="majorBidi" w:hAnsiTheme="majorBidi" w:cstheme="majorBidi"/>
        </w:rPr>
        <w:fldChar w:fldCharType="separate"/>
      </w:r>
      <w:r w:rsidRPr="00743278">
        <w:rPr>
          <w:rFonts w:asciiTheme="majorBidi" w:hAnsiTheme="majorBidi" w:cstheme="majorBidi"/>
          <w:noProof/>
        </w:rPr>
        <w:t>(Taipale et al., 2010)</w:t>
      </w:r>
      <w:r>
        <w:rPr>
          <w:rFonts w:asciiTheme="majorBidi" w:hAnsiTheme="majorBidi" w:cstheme="majorBidi"/>
        </w:rPr>
        <w:fldChar w:fldCharType="end"/>
      </w:r>
      <w:r>
        <w:rPr>
          <w:rFonts w:asciiTheme="majorBidi" w:hAnsiTheme="majorBidi" w:cstheme="majorBidi"/>
        </w:rPr>
        <w:t xml:space="preserve">. </w:t>
      </w:r>
      <w:r w:rsidR="00D77EB9">
        <w:rPr>
          <w:rFonts w:asciiTheme="majorBidi" w:hAnsiTheme="majorBidi" w:cstheme="majorBidi"/>
        </w:rPr>
        <w:t>In Humans, a</w:t>
      </w:r>
      <w:r>
        <w:rPr>
          <w:rFonts w:asciiTheme="majorBidi" w:hAnsiTheme="majorBidi" w:cstheme="majorBidi"/>
        </w:rPr>
        <w:t xml:space="preserve">ctive Hsf1 then induces expression of heat shock proteins including HSP90 in auto-regulatory loop model. </w:t>
      </w:r>
      <w:r w:rsidR="00D77EB9">
        <w:rPr>
          <w:rFonts w:asciiTheme="majorBidi" w:hAnsiTheme="majorBidi" w:cstheme="majorBidi"/>
        </w:rPr>
        <w:t xml:space="preserve">However, essentiality of Hsf1 in model yeast </w:t>
      </w:r>
      <w:r w:rsidR="00D77EB9" w:rsidRPr="005641B4">
        <w:rPr>
          <w:rFonts w:asciiTheme="majorBidi" w:hAnsiTheme="majorBidi" w:cstheme="majorBidi"/>
          <w:i/>
          <w:iCs/>
        </w:rPr>
        <w:t>S. cerevisiae</w:t>
      </w:r>
      <w:r w:rsidR="00D77EB9">
        <w:rPr>
          <w:rFonts w:asciiTheme="majorBidi" w:hAnsiTheme="majorBidi" w:cstheme="majorBidi"/>
        </w:rPr>
        <w:t xml:space="preserve"> and </w:t>
      </w:r>
      <w:r w:rsidR="00D77EB9" w:rsidRPr="005641B4">
        <w:rPr>
          <w:rFonts w:asciiTheme="majorBidi" w:hAnsiTheme="majorBidi" w:cstheme="majorBidi"/>
          <w:i/>
          <w:iCs/>
        </w:rPr>
        <w:t xml:space="preserve">C. </w:t>
      </w:r>
      <w:r w:rsidR="00D77EB9">
        <w:rPr>
          <w:rFonts w:asciiTheme="majorBidi" w:hAnsiTheme="majorBidi" w:cstheme="majorBidi"/>
          <w:i/>
          <w:iCs/>
        </w:rPr>
        <w:t xml:space="preserve">albicans </w:t>
      </w:r>
      <w:r w:rsidR="00D77EB9">
        <w:rPr>
          <w:rFonts w:asciiTheme="majorBidi" w:hAnsiTheme="majorBidi" w:cstheme="majorBidi"/>
        </w:rPr>
        <w:t xml:space="preserve">makes it challenging to decipher exact mechanism in activation of heat shock cascade.  </w:t>
      </w:r>
    </w:p>
    <w:p w:rsidR="00A85726" w:rsidRDefault="00A85726" w:rsidP="00A85726">
      <w:pPr>
        <w:spacing w:line="360" w:lineRule="auto"/>
        <w:jc w:val="center"/>
        <w:rPr>
          <w:rFonts w:asciiTheme="majorBidi" w:hAnsiTheme="majorBidi" w:cstheme="majorBidi"/>
        </w:rPr>
      </w:pPr>
      <w:r w:rsidRPr="00944A6C">
        <w:rPr>
          <w:rFonts w:asciiTheme="majorBidi" w:hAnsiTheme="majorBidi" w:cstheme="majorBidi"/>
          <w:noProof/>
        </w:rPr>
        <w:drawing>
          <wp:inline distT="0" distB="0" distL="0" distR="0" wp14:anchorId="5B93E4DC" wp14:editId="53BFA35D">
            <wp:extent cx="2926451" cy="1764000"/>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451" cy="1764000"/>
                    </a:xfrm>
                    <a:prstGeom prst="rect">
                      <a:avLst/>
                    </a:prstGeom>
                  </pic:spPr>
                </pic:pic>
              </a:graphicData>
            </a:graphic>
          </wp:inline>
        </w:drawing>
      </w:r>
    </w:p>
    <w:p w:rsidR="007B2164" w:rsidRDefault="00023959" w:rsidP="007B2164">
      <w:pPr>
        <w:jc w:val="center"/>
        <w:rPr>
          <w:rFonts w:asciiTheme="majorBidi" w:hAnsiTheme="majorBidi" w:cstheme="majorBidi"/>
        </w:rPr>
      </w:pPr>
      <w:r w:rsidRPr="007B2164">
        <w:rPr>
          <w:rFonts w:asciiTheme="majorBidi" w:hAnsiTheme="majorBidi" w:cstheme="majorBidi"/>
        </w:rPr>
        <w:t>Fig</w:t>
      </w:r>
      <w:r w:rsidR="004355AF" w:rsidRPr="007B2164">
        <w:rPr>
          <w:rFonts w:asciiTheme="majorBidi" w:hAnsiTheme="majorBidi" w:cstheme="majorBidi"/>
        </w:rPr>
        <w:t xml:space="preserve">4: </w:t>
      </w:r>
      <w:r w:rsidRPr="007B2164">
        <w:rPr>
          <w:rFonts w:asciiTheme="majorBidi" w:hAnsiTheme="majorBidi" w:cstheme="majorBidi"/>
        </w:rPr>
        <w:t xml:space="preserve">Activation of </w:t>
      </w:r>
      <w:r w:rsidR="00B4039E">
        <w:rPr>
          <w:rFonts w:asciiTheme="majorBidi" w:hAnsiTheme="majorBidi" w:cstheme="majorBidi"/>
        </w:rPr>
        <w:t xml:space="preserve">human </w:t>
      </w:r>
      <w:r w:rsidRPr="007B2164">
        <w:rPr>
          <w:rFonts w:asciiTheme="majorBidi" w:hAnsiTheme="majorBidi" w:cstheme="majorBidi"/>
        </w:rPr>
        <w:t>Hsf1 in heat stress response</w:t>
      </w:r>
      <w:r w:rsidR="004355AF" w:rsidRPr="007B2164">
        <w:rPr>
          <w:rFonts w:asciiTheme="majorBidi" w:hAnsiTheme="majorBidi" w:cstheme="majorBidi"/>
        </w:rPr>
        <w:t>.</w:t>
      </w:r>
    </w:p>
    <w:p w:rsidR="00023959" w:rsidRDefault="00023959" w:rsidP="007B2164">
      <w:pPr>
        <w:jc w:val="center"/>
        <w:rPr>
          <w:rFonts w:asciiTheme="majorBidi" w:hAnsiTheme="majorBidi" w:cstheme="majorBidi"/>
        </w:rPr>
      </w:pPr>
      <w:r w:rsidRPr="007B2164">
        <w:rPr>
          <w:rFonts w:asciiTheme="majorBidi" w:hAnsiTheme="majorBidi" w:cstheme="majorBidi"/>
        </w:rPr>
        <w:t>Adopted from</w:t>
      </w:r>
      <w:r w:rsidR="004355AF" w:rsidRPr="007B2164">
        <w:rPr>
          <w:rFonts w:asciiTheme="majorBidi" w:hAnsiTheme="majorBidi" w:cstheme="majorBidi"/>
        </w:rPr>
        <w:t xml:space="preserve"> </w:t>
      </w:r>
      <w:r w:rsidRPr="007B2164">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febslet.2007.05.040","ISBN":"0014-5793 (Print)","ISSN":"00145793","PMID":"17559840","abstract":"A number of human diseases can be linked to aberrations in protein folding which cause an imbalance in protein homeostasis. Molecular chaperones, including heat shock proteins, act to assist protein folding, stability and activity in the cell. Attention has begun to focus on modulating the expression and/or activity of this group of proteins for the treatment of a wide variety of human diseases. This review will describe the progress made to date in developing pharmacological modulators of the heat shock response, including both agents which affect the entire heat shock response and those that specifically target the HSP70 and HSP90 chaperone families. © 2007 Federation of European Biochemical Societies.","author":[{"dropping-particle":"V.","family":"Powers","given":"Marissa","non-dropping-particle":"","parse-names":false,"suffix":""},{"dropping-particle":"","family":"Workman","given":"Paul","non-dropping-particle":"","parse-names":false,"suffix":""}],"container-title":"FEBS Letters","id":"ITEM-1","issue":"19","issued":{"date-parts":[["2007"]]},"page":"3758-3769","title":"Inhibitors of the heat shock response: Biology and pharmacology","type":"article","volume":"581"},"uris":["http://www.mendeley.com/documents/?uuid=9edb00f2-f951-4399-847f-e8399d6e07e7","http://www.mendeley.com/documents/?uuid=7a5ceb28-ea44-4fa0-998f-e48dfab1433b"]}],"mendeley":{"formattedCitation":"(Powers and Workman, 2007)","plainTextFormattedCitation":"(Powers and Workman, 2007)","previouslyFormattedCitation":"(Powers and Workman, 2007)"},"properties":{"noteIndex":0},"schema":"https://github.com/citation-style-language/schema/raw/master/csl-citation.json"}</w:instrText>
      </w:r>
      <w:r w:rsidRPr="007B2164">
        <w:rPr>
          <w:rFonts w:asciiTheme="majorBidi" w:hAnsiTheme="majorBidi" w:cstheme="majorBidi"/>
        </w:rPr>
        <w:fldChar w:fldCharType="separate"/>
      </w:r>
      <w:r w:rsidRPr="007B2164">
        <w:rPr>
          <w:rFonts w:asciiTheme="majorBidi" w:hAnsiTheme="majorBidi" w:cstheme="majorBidi"/>
          <w:noProof/>
        </w:rPr>
        <w:t>(Powers and Workman, 2007)</w:t>
      </w:r>
      <w:r w:rsidRPr="007B2164">
        <w:rPr>
          <w:rFonts w:asciiTheme="majorBidi" w:hAnsiTheme="majorBidi" w:cstheme="majorBidi"/>
        </w:rPr>
        <w:fldChar w:fldCharType="end"/>
      </w:r>
    </w:p>
    <w:p w:rsidR="00E33663" w:rsidRPr="007B2164" w:rsidRDefault="00E33663" w:rsidP="007B2164">
      <w:pPr>
        <w:jc w:val="center"/>
        <w:rPr>
          <w:rFonts w:asciiTheme="majorBidi" w:hAnsiTheme="majorBidi" w:cstheme="majorBidi"/>
        </w:rPr>
      </w:pPr>
    </w:p>
    <w:p w:rsidR="00105B5E" w:rsidRPr="006B1514" w:rsidRDefault="00BE04A9" w:rsidP="006B1514">
      <w:pPr>
        <w:spacing w:line="360" w:lineRule="auto"/>
        <w:jc w:val="both"/>
        <w:rPr>
          <w:rFonts w:asciiTheme="majorBidi" w:eastAsia="Calibri" w:hAnsiTheme="majorBidi" w:cstheme="majorBidi"/>
        </w:rPr>
      </w:pPr>
      <w:r>
        <w:rPr>
          <w:rFonts w:asciiTheme="majorBidi" w:hAnsiTheme="majorBidi" w:cstheme="majorBidi"/>
        </w:rPr>
        <w:t>Hsf1 binding motif ‘</w:t>
      </w:r>
      <w:proofErr w:type="spellStart"/>
      <w:r>
        <w:rPr>
          <w:rFonts w:asciiTheme="majorBidi" w:hAnsiTheme="majorBidi" w:cstheme="majorBidi"/>
        </w:rPr>
        <w:t>nGAAn</w:t>
      </w:r>
      <w:proofErr w:type="spellEnd"/>
      <w:r>
        <w:rPr>
          <w:rFonts w:asciiTheme="majorBidi" w:hAnsiTheme="majorBidi" w:cstheme="majorBidi"/>
        </w:rPr>
        <w:t xml:space="preserve">’ is highly conserved from yeast to humans. </w:t>
      </w:r>
      <w:r w:rsidR="008031E7">
        <w:rPr>
          <w:rFonts w:asciiTheme="majorBidi" w:hAnsiTheme="majorBidi" w:cstheme="majorBidi"/>
        </w:rPr>
        <w:t xml:space="preserve">A recent </w:t>
      </w:r>
      <w:proofErr w:type="spellStart"/>
      <w:r w:rsidR="008031E7" w:rsidRPr="00354C56">
        <w:rPr>
          <w:rFonts w:asciiTheme="majorBidi" w:eastAsia="Calibri" w:hAnsiTheme="majorBidi" w:cstheme="majorBidi"/>
        </w:rPr>
        <w:t>ChIP</w:t>
      </w:r>
      <w:proofErr w:type="spellEnd"/>
      <w:r w:rsidR="008031E7" w:rsidRPr="00354C56">
        <w:rPr>
          <w:rFonts w:asciiTheme="majorBidi" w:eastAsia="Calibri" w:hAnsiTheme="majorBidi" w:cstheme="majorBidi"/>
        </w:rPr>
        <w:t xml:space="preserve">-sequence </w:t>
      </w:r>
      <w:r w:rsidR="008031E7">
        <w:rPr>
          <w:rFonts w:asciiTheme="majorBidi" w:eastAsia="Calibri" w:hAnsiTheme="majorBidi" w:cstheme="majorBidi"/>
        </w:rPr>
        <w:t xml:space="preserve">in </w:t>
      </w:r>
      <w:r w:rsidR="008031E7" w:rsidRPr="008031E7">
        <w:rPr>
          <w:rFonts w:asciiTheme="majorBidi" w:eastAsia="Calibri" w:hAnsiTheme="majorBidi" w:cstheme="majorBidi"/>
          <w:i/>
          <w:iCs/>
        </w:rPr>
        <w:t>C. albicans</w:t>
      </w:r>
      <w:r w:rsidR="008031E7">
        <w:rPr>
          <w:rFonts w:asciiTheme="majorBidi" w:eastAsia="Calibri" w:hAnsiTheme="majorBidi" w:cstheme="majorBidi"/>
          <w:i/>
          <w:iCs/>
        </w:rPr>
        <w:t>,</w:t>
      </w:r>
      <w:r w:rsidR="008031E7">
        <w:rPr>
          <w:rFonts w:asciiTheme="majorBidi" w:eastAsia="Calibri" w:hAnsiTheme="majorBidi" w:cstheme="majorBidi"/>
        </w:rPr>
        <w:t xml:space="preserve"> </w:t>
      </w:r>
      <w:r w:rsidR="004A23A4">
        <w:rPr>
          <w:rFonts w:asciiTheme="majorBidi" w:eastAsia="Calibri" w:hAnsiTheme="majorBidi" w:cstheme="majorBidi"/>
        </w:rPr>
        <w:t>identified about</w:t>
      </w:r>
      <w:r w:rsidR="008031E7" w:rsidRPr="00354C56">
        <w:rPr>
          <w:rFonts w:asciiTheme="majorBidi" w:eastAsia="Calibri" w:hAnsiTheme="majorBidi" w:cstheme="majorBidi"/>
        </w:rPr>
        <w:t xml:space="preserve"> </w:t>
      </w:r>
      <w:r w:rsidR="004A23A4">
        <w:rPr>
          <w:rFonts w:asciiTheme="majorBidi" w:eastAsia="Calibri" w:hAnsiTheme="majorBidi" w:cstheme="majorBidi"/>
        </w:rPr>
        <w:t>100</w:t>
      </w:r>
      <w:r w:rsidR="008031E7" w:rsidRPr="00354C56">
        <w:rPr>
          <w:rFonts w:asciiTheme="majorBidi" w:eastAsia="Calibri" w:hAnsiTheme="majorBidi" w:cstheme="majorBidi"/>
        </w:rPr>
        <w:t xml:space="preserve"> targets under heat stress </w:t>
      </w:r>
      <w:r>
        <w:rPr>
          <w:rFonts w:asciiTheme="majorBidi" w:eastAsia="Calibri" w:hAnsiTheme="majorBidi" w:cstheme="majorBidi"/>
        </w:rPr>
        <w:t>enriched</w:t>
      </w:r>
      <w:r w:rsidR="00366D71">
        <w:rPr>
          <w:rFonts w:asciiTheme="majorBidi" w:eastAsia="Calibri" w:hAnsiTheme="majorBidi" w:cstheme="majorBidi"/>
        </w:rPr>
        <w:t xml:space="preserve"> with canonical and non-canonical HRE </w:t>
      </w:r>
      <w:r w:rsidR="008031E7" w:rsidRPr="00354C56">
        <w:rPr>
          <w:rFonts w:asciiTheme="majorBidi" w:eastAsia="Calibri" w:hAnsiTheme="majorBidi" w:cstheme="majorBidi"/>
        </w:rPr>
        <w:t>involved in protein folding, response to heat as expected and response to host suggest</w:t>
      </w:r>
      <w:r w:rsidR="0038142A">
        <w:rPr>
          <w:rFonts w:asciiTheme="majorBidi" w:eastAsia="Calibri" w:hAnsiTheme="majorBidi" w:cstheme="majorBidi"/>
        </w:rPr>
        <w:t xml:space="preserve">ing </w:t>
      </w:r>
      <w:r w:rsidR="008031E7" w:rsidRPr="00354C56">
        <w:rPr>
          <w:rFonts w:asciiTheme="majorBidi" w:eastAsia="Calibri" w:hAnsiTheme="majorBidi" w:cstheme="majorBidi"/>
        </w:rPr>
        <w:t xml:space="preserve"> regulation of virulence factors by Hsf1</w:t>
      </w:r>
      <w:r w:rsidR="0038142A">
        <w:rPr>
          <w:rFonts w:asciiTheme="majorBidi" w:eastAsia="Calibri" w:hAnsiTheme="majorBidi" w:cstheme="majorBidi"/>
        </w:rPr>
        <w:t xml:space="preserve"> </w:t>
      </w:r>
      <w:r w:rsidR="008031E7">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DOI":"10.1038/ncomms11704","ISBN":"2041-1723 (Electronic)\\r2041-1723 (Linking)","ISSN":"2041-1723","PMID":"27226156","abstract":"Fever is a universal response to infection, and opportunistic pathogens such as Candida albicans have evolved complex circuitry to sense and respond to heat. Here we harness RNA-seq and ChIP-seq to discover that the heat shock transcription factor, Hsf1, binds distinct motifs in nucleosome-depleted promoter regions to regulate heat shock genes and genes involved in virulence in C. albicans. Consequently, heat shock increases C. albicans host cell adhesion, damage and virulence. Hsf1 activation depends upon the molecular chaperone Hsp90 under basal and heat shock conditions, but the effects are opposite and in part controlled at the level of Hsf1 expression and DNA binding. Finally, we demonstrate that Hsp90 regulates global transcription programs by modulating nucleosome levels at promoters of stress-responsive genes. Thus, we describe a mechanism by which C. albicans responds to temperature via Hsf1 and Hsp90 to orchestrate gene expression and chromatin architecture, thereby enabling thermal adaptation and virulence.","author":[{"dropping-particle":"","family":"Leach","given":"Michelle D.","non-dropping-particle":"","parse-names":false,"suffix":""},{"dropping-particle":"","family":"Farrer","given":"Rhys A.","non-dropping-particle":"","parse-names":false,"suffix":""},{"dropping-particle":"","family":"Tan","given":"Kaeling","non-dropping-particle":"","parse-names":false,"suffix":""},{"dropping-particle":"","family":"Miao","given":"Zhengqiang","non-dropping-particle":"","parse-names":false,"suffix":""},{"dropping-particle":"","family":"Walker","given":"Louise A.","non-dropping-particle":"","parse-names":false,"suffix":""},{"dropping-particle":"","family":"Cuomo","given":"Christina A.","non-dropping-particle":"","parse-names":false,"suffix":""},{"dropping-particle":"","family":"Wheeler","given":"Robert T.","non-dropping-particle":"","parse-names":false,"suffix":""},{"dropping-particle":"","family":"Brown","given":"Alistair J. P.","non-dropping-particle":"","parse-names":false,"suffix":""},{"dropping-particle":"","family":"Wong","given":"Koon Ho","non-dropping-particle":"","parse-names":false,"suffix":""},{"dropping-particle":"","family":"Cowen","given":"Leah E.","non-dropping-particle":"","parse-names":false,"suffix":""}],"container-title":"Nature Communications","id":"ITEM-1","issue":"May","issued":{"date-parts":[["2016"]]},"page":"11704","publisher":"Nature Publishing Group","title":"Hsf1 and Hsp90 orchestrate temperature-dependent global transcriptional remodelling and chromatin architecture in Candida albicans","type":"article-journal","volume":"7"},"uris":["http://www.mendeley.com/documents/?uuid=8105d51f-d590-4cd2-bf07-db45dbe692d0"]}],"mendeley":{"formattedCitation":"(Leach et al., 2016)","plainTextFormattedCitation":"(Leach et al., 2016)","previouslyFormattedCitation":"(Leach et al., 2016)"},"properties":{"noteIndex":0},"schema":"https://github.com/citation-style-language/schema/raw/master/csl-citation.json"}</w:instrText>
      </w:r>
      <w:r w:rsidR="008031E7">
        <w:rPr>
          <w:rFonts w:asciiTheme="majorBidi" w:eastAsia="Calibri" w:hAnsiTheme="majorBidi" w:cstheme="majorBidi"/>
        </w:rPr>
        <w:fldChar w:fldCharType="separate"/>
      </w:r>
      <w:r w:rsidR="008031E7" w:rsidRPr="008B2D86">
        <w:rPr>
          <w:rFonts w:asciiTheme="majorBidi" w:eastAsia="Calibri" w:hAnsiTheme="majorBidi" w:cstheme="majorBidi"/>
          <w:noProof/>
        </w:rPr>
        <w:t>(Leach et al., 2016)</w:t>
      </w:r>
      <w:r w:rsidR="008031E7">
        <w:rPr>
          <w:rFonts w:asciiTheme="majorBidi" w:eastAsia="Calibri" w:hAnsiTheme="majorBidi" w:cstheme="majorBidi"/>
        </w:rPr>
        <w:fldChar w:fldCharType="end"/>
      </w:r>
      <w:r w:rsidR="008031E7" w:rsidRPr="00354C56">
        <w:rPr>
          <w:rFonts w:asciiTheme="majorBidi" w:eastAsia="Calibri" w:hAnsiTheme="majorBidi" w:cstheme="majorBidi"/>
        </w:rPr>
        <w:t xml:space="preserve">. </w:t>
      </w:r>
      <w:r w:rsidR="00CF3296">
        <w:rPr>
          <w:rFonts w:asciiTheme="majorBidi" w:eastAsia="Calibri" w:hAnsiTheme="majorBidi" w:cstheme="majorBidi"/>
        </w:rPr>
        <w:t>Implying</w:t>
      </w:r>
      <w:r w:rsidR="004A23A4">
        <w:rPr>
          <w:rFonts w:asciiTheme="majorBidi" w:eastAsia="Calibri" w:hAnsiTheme="majorBidi" w:cstheme="majorBidi"/>
        </w:rPr>
        <w:t xml:space="preserve"> that highly conserved Hsf1 motif can help to decipher potential targets in other fungal species. </w:t>
      </w:r>
      <w:r w:rsidR="00ED7826">
        <w:rPr>
          <w:rFonts w:asciiTheme="majorBidi" w:eastAsia="Calibri" w:hAnsiTheme="majorBidi" w:cstheme="majorBidi"/>
        </w:rPr>
        <w:t xml:space="preserve">Hsp90 </w:t>
      </w:r>
      <w:r w:rsidR="007048A3">
        <w:rPr>
          <w:rFonts w:asciiTheme="majorBidi" w:eastAsia="Calibri" w:hAnsiTheme="majorBidi" w:cstheme="majorBidi"/>
        </w:rPr>
        <w:t>under the control of</w:t>
      </w:r>
      <w:r w:rsidR="00ED7826">
        <w:rPr>
          <w:rFonts w:asciiTheme="majorBidi" w:eastAsia="Calibri" w:hAnsiTheme="majorBidi" w:cstheme="majorBidi"/>
        </w:rPr>
        <w:t xml:space="preserve"> </w:t>
      </w:r>
      <w:r w:rsidR="007048A3">
        <w:rPr>
          <w:rFonts w:asciiTheme="majorBidi" w:eastAsia="Calibri" w:hAnsiTheme="majorBidi" w:cstheme="majorBidi"/>
        </w:rPr>
        <w:t xml:space="preserve">Hsf1 elicit morphological switching, a virulence trait in many pathogenic fungi including </w:t>
      </w:r>
      <w:r w:rsidR="007048A3" w:rsidRPr="007048A3">
        <w:rPr>
          <w:rFonts w:asciiTheme="majorBidi" w:eastAsia="Calibri" w:hAnsiTheme="majorBidi" w:cstheme="majorBidi"/>
          <w:i/>
          <w:iCs/>
        </w:rPr>
        <w:t>C. albicans</w:t>
      </w:r>
      <w:r w:rsidR="007048A3">
        <w:rPr>
          <w:rFonts w:asciiTheme="majorBidi" w:eastAsia="Calibri" w:hAnsiTheme="majorBidi" w:cstheme="majorBidi"/>
        </w:rPr>
        <w:t>. While</w:t>
      </w:r>
      <w:r w:rsidR="007048A3" w:rsidRPr="00354C56">
        <w:rPr>
          <w:rFonts w:asciiTheme="majorBidi" w:eastAsia="Calibri" w:hAnsiTheme="majorBidi" w:cstheme="majorBidi"/>
        </w:rPr>
        <w:t xml:space="preserve"> CaHsp70 </w:t>
      </w:r>
      <w:r w:rsidR="007048A3">
        <w:rPr>
          <w:rFonts w:asciiTheme="majorBidi" w:eastAsia="Calibri" w:hAnsiTheme="majorBidi" w:cstheme="majorBidi"/>
        </w:rPr>
        <w:t xml:space="preserve">is involved </w:t>
      </w:r>
      <w:r w:rsidR="007048A3" w:rsidRPr="00354C56">
        <w:rPr>
          <w:rFonts w:asciiTheme="majorBidi" w:eastAsia="Calibri" w:hAnsiTheme="majorBidi" w:cstheme="majorBidi"/>
        </w:rPr>
        <w:t>in inducing pathogenicity and pro</w:t>
      </w:r>
      <w:r w:rsidR="00BD1916">
        <w:rPr>
          <w:rFonts w:asciiTheme="majorBidi" w:eastAsia="Calibri" w:hAnsiTheme="majorBidi" w:cstheme="majorBidi"/>
        </w:rPr>
        <w:t>-</w:t>
      </w:r>
      <w:r w:rsidR="007048A3" w:rsidRPr="00354C56">
        <w:rPr>
          <w:rFonts w:asciiTheme="majorBidi" w:eastAsia="Calibri" w:hAnsiTheme="majorBidi" w:cstheme="majorBidi"/>
        </w:rPr>
        <w:t>inflammatory cytokine production by mouse against systemic candidiasis</w:t>
      </w:r>
      <w:r w:rsidR="007048A3">
        <w:rPr>
          <w:rFonts w:asciiTheme="majorBidi" w:eastAsia="Calibri" w:hAnsiTheme="majorBidi" w:cstheme="majorBidi"/>
        </w:rPr>
        <w:t xml:space="preserve"> </w:t>
      </w:r>
      <w:r w:rsidR="007048A3" w:rsidRPr="00354C56">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ISBN":"0019-9567 (Print)\\r0019-9567 (Linking)","ISSN":"00199567","PMID":"9573102","abstract":"The 70-kDa recombinant Candida albicans heat shock protein (CaHsp70) and its 21-kDa C-terminal and 28-kDa N-terminal fragments (CaHsp70-Cter and CaHsp70-Nter, respectively) were studied for their immunogenicity, including proinflammatory cytokine induction in vitro and in vivo, and protection in a murine model of hematogenous candidiasis. The whole protein and its two fragments were strong inducers of both antibody (Ab; immunoglobulin G1 [IgG1] and IgG2b were the prevalent isotypes) and cell-mediated immunity (CMI) responses in mice. CaHsp70 preparations were also recognized as CMI targets by peripheral blood mononuclear cells of healthy human subjects. Inoculation of CaHsp70 preparations into immunized mice induced rapid production of interleukin-6 (IL-6) and tumor necrosis factor alpha, peaking at 2 to 5 h and declining within 24 h. CaHsp70 and CaHsp70-Cter also induced gamma interferon (IFN-gamma), IL-12, and IL-10 but not IL-4 production by CD4+ lymphocytes cocultured with splenic accessory cells from nonimmunized mice. In particular, the production of IFN-gamma was equal if not superior to that induced in the same cells by whole, heat-inactivated fungal cells or the mitogenic lectin concanavalin A. In immunized mice, however, IL-4 but not IL-12 was produced in addition to IFN-gamma upon in vitro stimulation of CD4+ cells with CaHsp70 and CaHsp70-Cter. These animals showed a decreased median survival time compared to nonimmunized mice, and their mortality was strictly associated with organ invasion by fungal hyphae. Their enhanced susceptibility was attributable to the immunization state, as it did not occur in congenitally athymic nude mice, which were unable to raise either Ab or CMI responses to CaHsp70 preparations. Together, our data demonstrate the elevated immunogenicity of CaHsp70, with which, however, no protection against but rather some enhancement of Candida infection seemed to occur in the mouse model used.","author":[{"dropping-particle":"","family":"Bromuro","given":"Carla","non-dropping-particle":"","parse-names":false,"suffix":""},{"dropping-particle":"","family":"Valle","given":"Roberto","non-dropping-particle":"La","parse-names":false,"suffix":""},{"dropping-particle":"","family":"Sandini","given":"Silvia","non-dropping-particle":"","parse-names":false,"suffix":""},{"dropping-particle":"","family":"Urbani","given":"Francesca","non-dropping-particle":"","parse-names":false,"suffix":""},{"dropping-particle":"","family":"Ausiello","given":"Clara M.","non-dropping-particle":"","parse-names":false,"suffix":""},{"dropping-particle":"","family":"Morelli","given":"Luisella","non-dropping-particle":"","parse-names":false,"suffix":""},{"dropping-particle":"","family":"D'Ostiani","given":"Cristiana F.","non-dropping-particle":"","parse-names":false,"suffix":""},{"dropping-particle":"","family":"Romani","given":"Luigina","non-dropping-particle":"","parse-names":false,"suffix":""},{"dropping-particle":"","family":"Cassone","given":"Antonio","non-dropping-particle":"","parse-names":false,"suffix":""}],"container-title":"Infection and Immunity","id":"ITEM-1","issue":"5","issued":{"date-parts":[["1998"]]},"page":"2154-2162","title":"A 70-kilodalton recombinant heat shock protein of Candida albicans is highly immunogenic and enhances systemic murine candidiasis","type":"article-journal","volume":"66"},"uris":["http://www.mendeley.com/documents/?uuid=0d1ef47b-b8f1-4e56-88ae-0000538a88f7"]}],"mendeley":{"formattedCitation":"(Bromuro et al., 1998)","plainTextFormattedCitation":"(Bromuro et al., 1998)","previouslyFormattedCitation":"(Bromuro et al., 1998)"},"properties":{"noteIndex":0},"schema":"https://github.com/citation-style-language/schema/raw/master/csl-citation.json"}</w:instrText>
      </w:r>
      <w:r w:rsidR="007048A3" w:rsidRPr="00354C56">
        <w:rPr>
          <w:rFonts w:asciiTheme="majorBidi" w:eastAsia="Calibri" w:hAnsiTheme="majorBidi" w:cstheme="majorBidi"/>
        </w:rPr>
        <w:fldChar w:fldCharType="separate"/>
      </w:r>
      <w:r w:rsidR="007048A3" w:rsidRPr="00354C56">
        <w:rPr>
          <w:rFonts w:asciiTheme="majorBidi" w:eastAsia="Calibri" w:hAnsiTheme="majorBidi" w:cstheme="majorBidi"/>
          <w:noProof/>
        </w:rPr>
        <w:t>(Bromuro et al., 1998)</w:t>
      </w:r>
      <w:r w:rsidR="007048A3" w:rsidRPr="00354C56">
        <w:rPr>
          <w:rFonts w:asciiTheme="majorBidi" w:eastAsia="Calibri" w:hAnsiTheme="majorBidi" w:cstheme="majorBidi"/>
        </w:rPr>
        <w:fldChar w:fldCharType="end"/>
      </w:r>
      <w:r w:rsidR="007048A3" w:rsidRPr="00354C56">
        <w:rPr>
          <w:rFonts w:asciiTheme="majorBidi" w:eastAsia="Calibri" w:hAnsiTheme="majorBidi" w:cstheme="majorBidi"/>
        </w:rPr>
        <w:t>.</w:t>
      </w:r>
      <w:r w:rsidR="007048A3">
        <w:rPr>
          <w:rFonts w:asciiTheme="majorBidi" w:eastAsia="Calibri" w:hAnsiTheme="majorBidi" w:cstheme="majorBidi"/>
        </w:rPr>
        <w:t xml:space="preserve"> </w:t>
      </w:r>
      <w:r w:rsidR="005231F2" w:rsidRPr="00354C56">
        <w:rPr>
          <w:rFonts w:asciiTheme="majorBidi" w:eastAsia="Calibri" w:hAnsiTheme="majorBidi" w:cstheme="majorBidi"/>
        </w:rPr>
        <w:t xml:space="preserve">Genome wide mRNA-sequencing of </w:t>
      </w:r>
      <w:r w:rsidR="005231F2" w:rsidRPr="00EB6748">
        <w:rPr>
          <w:rFonts w:asciiTheme="majorBidi" w:eastAsia="Calibri" w:hAnsiTheme="majorBidi" w:cstheme="majorBidi"/>
          <w:i/>
          <w:iCs/>
        </w:rPr>
        <w:t>C. glabrata</w:t>
      </w:r>
      <w:r w:rsidR="005231F2" w:rsidRPr="00354C56">
        <w:rPr>
          <w:rFonts w:asciiTheme="majorBidi" w:eastAsia="Calibri" w:hAnsiTheme="majorBidi" w:cstheme="majorBidi"/>
        </w:rPr>
        <w:t xml:space="preserve"> under heat stress (37</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 and 42</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 xml:space="preserve">C) highlights that about 20% of the genome show differential expression (data unpublished) </w:t>
      </w:r>
      <w:r w:rsidR="005231F2">
        <w:rPr>
          <w:rFonts w:asciiTheme="majorBidi" w:eastAsia="Calibri" w:hAnsiTheme="majorBidi" w:cstheme="majorBidi"/>
        </w:rPr>
        <w:t xml:space="preserve">when compared to wild </w:t>
      </w:r>
      <w:r w:rsidR="005231F2">
        <w:rPr>
          <w:rFonts w:asciiTheme="majorBidi" w:eastAsia="Calibri" w:hAnsiTheme="majorBidi" w:cstheme="majorBidi"/>
        </w:rPr>
        <w:lastRenderedPageBreak/>
        <w:t>type (</w:t>
      </w:r>
      <w:r w:rsidR="005231F2" w:rsidRPr="00354C56">
        <w:rPr>
          <w:rFonts w:asciiTheme="majorBidi" w:eastAsia="Calibri" w:hAnsiTheme="majorBidi" w:cstheme="majorBidi"/>
        </w:rPr>
        <w:t>3</w:t>
      </w:r>
      <w:r w:rsidR="005231F2">
        <w:rPr>
          <w:rFonts w:asciiTheme="majorBidi" w:eastAsia="Calibri" w:hAnsiTheme="majorBidi" w:cstheme="majorBidi"/>
        </w:rPr>
        <w:t>0</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w:t>
      </w:r>
      <w:r w:rsidR="005231F2">
        <w:rPr>
          <w:rFonts w:asciiTheme="majorBidi" w:eastAsia="Calibri" w:hAnsiTheme="majorBidi" w:cstheme="majorBidi"/>
        </w:rPr>
        <w:t>)</w:t>
      </w:r>
      <w:r w:rsidR="005231F2" w:rsidRPr="00354C56">
        <w:rPr>
          <w:rFonts w:asciiTheme="majorBidi" w:eastAsia="Calibri" w:hAnsiTheme="majorBidi" w:cstheme="majorBidi"/>
        </w:rPr>
        <w:t xml:space="preserve"> but exact role of the evolutionarily conserved heat shock regulator Hsf1 is not well characterized. </w:t>
      </w:r>
    </w:p>
    <w:p w:rsidR="00CB428F" w:rsidRPr="001816A5" w:rsidRDefault="00C268E1" w:rsidP="006B1514">
      <w:pPr>
        <w:pStyle w:val="Heading3"/>
      </w:pPr>
      <w:bookmarkStart w:id="23" w:name="_Toc34406275"/>
      <w:r w:rsidRPr="001816A5">
        <w:t xml:space="preserve">4.5.2. </w:t>
      </w:r>
      <w:r w:rsidR="00225E4E">
        <w:t xml:space="preserve"> </w:t>
      </w:r>
      <w:r w:rsidRPr="001816A5">
        <w:t>Oxidative stress</w:t>
      </w:r>
      <w:bookmarkEnd w:id="23"/>
    </w:p>
    <w:p w:rsidR="00C268E1" w:rsidRPr="001816A5" w:rsidRDefault="00C268E1" w:rsidP="006B1514">
      <w:pPr>
        <w:pStyle w:val="Heading3"/>
      </w:pPr>
      <w:bookmarkStart w:id="24" w:name="_Toc34406276"/>
      <w:r w:rsidRPr="001816A5">
        <w:t xml:space="preserve">4.5.3. </w:t>
      </w:r>
      <w:r w:rsidR="00163EC5">
        <w:t xml:space="preserve"> </w:t>
      </w:r>
      <w:r w:rsidRPr="001816A5">
        <w:t>Osmotic stress</w:t>
      </w:r>
      <w:bookmarkEnd w:id="24"/>
    </w:p>
    <w:p w:rsidR="00C268E1" w:rsidRDefault="00C268E1" w:rsidP="006B1514">
      <w:pPr>
        <w:pStyle w:val="Heading3"/>
      </w:pPr>
      <w:bookmarkStart w:id="25" w:name="_Toc34406277"/>
      <w:r w:rsidRPr="001816A5">
        <w:t>4.5.4.  pH</w:t>
      </w:r>
      <w:bookmarkEnd w:id="25"/>
    </w:p>
    <w:p w:rsidR="000C4A8A" w:rsidRDefault="00DB1CB0" w:rsidP="000C4A8A">
      <w:pPr>
        <w:spacing w:line="360" w:lineRule="auto"/>
        <w:jc w:val="both"/>
      </w:pPr>
      <w:r>
        <w:t xml:space="preserve">Organisms residing in external environment are exposed to </w:t>
      </w:r>
      <w:r w:rsidR="006B1514">
        <w:t>narrow range of pH when compared to human pathogenic fungus</w:t>
      </w:r>
      <w:r w:rsidR="009E2793">
        <w:t>,</w:t>
      </w:r>
      <w:r w:rsidR="008D72F2">
        <w:t xml:space="preserve"> facing pH ranging from 2 to 10. </w:t>
      </w:r>
      <w:r w:rsidR="009E2793">
        <w:t>pH changes induce many stresses like alterations in protein functions, membrane potential and micro-nutrient availability</w:t>
      </w:r>
      <w:r w:rsidR="00F06D7C">
        <w:t xml:space="preserve"> </w:t>
      </w:r>
      <w:r w:rsidR="00F06D7C">
        <w:fldChar w:fldCharType="begin" w:fldLock="1"/>
      </w:r>
      <w:r w:rsidR="00F06D7C">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9E2793">
        <w:t xml:space="preserve">. </w:t>
      </w:r>
      <w:r w:rsidR="00CA727F">
        <w:t>Both alkaline and acidic pH activates unique pathways to overcome pH stress and maintain cellular homeostasis. Alkaline pH establishes electrochemical gradient across the plasma membrane posing diff</w:t>
      </w:r>
      <w:r w:rsidR="005F095B">
        <w:t>ic</w:t>
      </w:r>
      <w:r w:rsidR="00CA727F">
        <w:t xml:space="preserve">ulties in nutrient transport and ATP synthesis. </w:t>
      </w:r>
      <w:r w:rsidR="009C2960">
        <w:t xml:space="preserve">High pH imposes reduced </w:t>
      </w:r>
      <w:r w:rsidR="00FD5F5C">
        <w:t>bioavailability of essential ions like zinc</w:t>
      </w:r>
      <w:r w:rsidR="009C2960">
        <w:t xml:space="preserve">, </w:t>
      </w:r>
      <w:r w:rsidR="00FD5F5C">
        <w:t>copper</w:t>
      </w:r>
      <w:r w:rsidR="009C2960">
        <w:t xml:space="preserve"> and </w:t>
      </w:r>
      <w:r w:rsidR="0044001E">
        <w:t>also promotes yeast to hyphal growth</w:t>
      </w:r>
      <w:r w:rsidR="00351383">
        <w:t xml:space="preserve"> in pathogenic yeast </w:t>
      </w:r>
      <w:r w:rsidR="00351383" w:rsidRPr="00351383">
        <w:rPr>
          <w:i/>
          <w:iCs/>
        </w:rPr>
        <w:t>C. albicans</w:t>
      </w:r>
      <w:r w:rsidR="00F06D7C">
        <w:rPr>
          <w:i/>
          <w:iCs/>
        </w:rPr>
        <w:t xml:space="preserve"> </w:t>
      </w:r>
      <w:r w:rsidR="00F06D7C">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351383">
        <w:t xml:space="preserve">. </w:t>
      </w:r>
      <w:r w:rsidR="00463D2F">
        <w:t>A</w:t>
      </w:r>
      <w:r w:rsidR="00351383">
        <w:t xml:space="preserve">lkaline pH </w:t>
      </w:r>
      <w:r w:rsidR="00463D2F">
        <w:t>response has</w:t>
      </w:r>
      <w:r w:rsidR="00351383">
        <w:t xml:space="preserve"> been extensively studied in </w:t>
      </w:r>
      <w:r w:rsidR="00351383" w:rsidRPr="00463D2F">
        <w:rPr>
          <w:i/>
          <w:iCs/>
        </w:rPr>
        <w:t>S. cerevisiae</w:t>
      </w:r>
      <w:r w:rsidR="00351383">
        <w:t xml:space="preserve"> and filamentous fungi </w:t>
      </w:r>
      <w:r w:rsidR="00351383" w:rsidRPr="00463D2F">
        <w:rPr>
          <w:i/>
          <w:iCs/>
        </w:rPr>
        <w:t xml:space="preserve">A. </w:t>
      </w:r>
      <w:proofErr w:type="spellStart"/>
      <w:r w:rsidR="00351383" w:rsidRPr="00463D2F">
        <w:rPr>
          <w:i/>
          <w:iCs/>
        </w:rPr>
        <w:t>nidulans</w:t>
      </w:r>
      <w:proofErr w:type="spellEnd"/>
      <w:r w:rsidR="00351383">
        <w:t xml:space="preserve"> </w:t>
      </w:r>
      <w:r w:rsidR="00463D2F">
        <w:t xml:space="preserve">known to </w:t>
      </w:r>
      <w:r w:rsidR="00351383">
        <w:t>activat</w:t>
      </w:r>
      <w:r w:rsidR="00463D2F">
        <w:t>e</w:t>
      </w:r>
      <w:r w:rsidR="00351383">
        <w:t xml:space="preserve"> Rim/Pal pathway</w:t>
      </w:r>
      <w:r w:rsidR="004222D8">
        <w:t xml:space="preserve"> under the control of </w:t>
      </w:r>
      <w:proofErr w:type="spellStart"/>
      <w:r w:rsidR="004222D8">
        <w:t>PacC</w:t>
      </w:r>
      <w:proofErr w:type="spellEnd"/>
      <w:r w:rsidR="004222D8">
        <w:t>/Rim101 transcription factor</w:t>
      </w:r>
      <w:r w:rsidR="00351383">
        <w:t>.</w:t>
      </w:r>
      <w:r w:rsidR="00B81501">
        <w:t xml:space="preserve"> In addition to </w:t>
      </w:r>
      <w:proofErr w:type="spellStart"/>
      <w:r w:rsidR="00B81501">
        <w:t>PacC</w:t>
      </w:r>
      <w:proofErr w:type="spellEnd"/>
      <w:r w:rsidR="00B81501">
        <w:t>/Rim, PHR1 and PHR2 genes</w:t>
      </w:r>
      <w:r w:rsidR="00C01D5D">
        <w:t xml:space="preserve"> under the control of Rim101</w:t>
      </w:r>
      <w:r w:rsidR="00B81501">
        <w:t xml:space="preserve"> show alteration in gene expression upon acidic and alkaline pH respectively in </w:t>
      </w:r>
      <w:r w:rsidR="00B81501" w:rsidRPr="00B81501">
        <w:rPr>
          <w:i/>
          <w:iCs/>
        </w:rPr>
        <w:t>C. albicans</w:t>
      </w:r>
      <w:r w:rsidR="00B81501">
        <w:t xml:space="preserve">. </w:t>
      </w:r>
      <w:r w:rsidR="00C01D5D">
        <w:t>And are also known to have role in pH dependent virulence induction</w:t>
      </w:r>
      <w:r w:rsidR="00B04104">
        <w:t xml:space="preserve"> </w:t>
      </w:r>
      <w:r w:rsidR="00B04104">
        <w:fldChar w:fldCharType="begin" w:fldLock="1"/>
      </w:r>
      <w:r w:rsidR="00B04104">
        <w:instrText>ADDIN CSL_CITATION {"citationItems":[{"id":"ITEM-1","itemData":{"DOI":"10.5941/MYCO.2011.39.4.249","ISSN":"12298093","abstract":"Microorganisms are significantly affected when the ambient pH of their environment changes. They must therefore be able to sense and respond to these changes in order to survive. Previous investigators have studied various fungal species to define conserved pH-responsive signaling pathways. One of these pathways, known as the Pal/Rim pathway, is activated in response to alkaline pH signals, ultimately targeting the PacC/Rim101 transcription factor. Although the central signaling components are conserved among divergent filamentous and yeast-like fungi, there is some degree of signaling specificity between fungal species. This specificity exists primarily in the downstream transcriptional targets of this pathway, likely allowing differential adaptation to species-specific environmental niches. In this review, the role of the Pal/Rim pathway in fungal pH response is discussed. Also highlighted are functional differences present in this pathway among human fungal pathogens, differences that allow these specialized microorganisms to survive in the various micro-environments of the infected human host. © The Korean Society of Mycology.","author":[{"dropping-particle":"","family":"Selvig","given":"Kyla","non-dropping-particle":"","parse-names":false,"suffix":""},{"dropping-particle":"","family":"Alspaugh","given":"J. Andrew","non-dropping-particle":"","parse-names":false,"suffix":""}],"container-title":"Mycobiology","id":"ITEM-1","issue":"4","issued":{"date-parts":[["2011","12"]]},"page":"249-256","publisher":"Korean Society of Mycology","title":"pH response pathways in fungi: Adapting to host-derived and environmental signals","type":"article","volume":"39"},"uris":["http://www.mendeley.com/documents/?uuid=0ce6c459-fe64-3313-96f1-5de4a9b7de2d"]}],"mendeley":{"formattedCitation":"(Selvig and Alspaugh, 2011)","plainTextFormattedCitation":"(Selvig and Alspaugh, 2011)"},"properties":{"noteIndex":0},"schema":"https://github.com/citation-style-language/schema/raw/master/csl-citation.json"}</w:instrText>
      </w:r>
      <w:r w:rsidR="00B04104">
        <w:fldChar w:fldCharType="separate"/>
      </w:r>
      <w:r w:rsidR="00B04104" w:rsidRPr="00B04104">
        <w:rPr>
          <w:noProof/>
        </w:rPr>
        <w:t>(Selvig and Alspaugh, 2011)</w:t>
      </w:r>
      <w:r w:rsidR="00B04104">
        <w:fldChar w:fldCharType="end"/>
      </w:r>
      <w:r w:rsidR="00C01D5D">
        <w:t>.</w:t>
      </w:r>
      <w:r w:rsidR="000C4A8A">
        <w:t xml:space="preserve"> </w:t>
      </w:r>
      <w:r w:rsidR="002641F0">
        <w:t>Crz1, is another regulator modulating fungal growth under alkaline pH and fungal virulence</w:t>
      </w:r>
      <w:r w:rsidR="0088705A">
        <w:t xml:space="preserve"> development</w:t>
      </w:r>
      <w:r w:rsidR="002641F0">
        <w:t xml:space="preserve"> in hosts</w:t>
      </w:r>
      <w:r w:rsidR="00236540">
        <w:t xml:space="preserve"> </w:t>
      </w:r>
      <w:r w:rsidR="00236540">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236540">
        <w:fldChar w:fldCharType="separate"/>
      </w:r>
      <w:r w:rsidR="00236540" w:rsidRPr="00F06D7C">
        <w:rPr>
          <w:noProof/>
        </w:rPr>
        <w:t>(Brown et al., 2017)</w:t>
      </w:r>
      <w:r w:rsidR="00236540">
        <w:fldChar w:fldCharType="end"/>
      </w:r>
      <w:r w:rsidR="000C4A8A">
        <w:t>.</w:t>
      </w:r>
    </w:p>
    <w:p w:rsidR="00272D16" w:rsidRDefault="00DC7F07" w:rsidP="00DC7F07">
      <w:pPr>
        <w:spacing w:line="360" w:lineRule="auto"/>
        <w:jc w:val="both"/>
      </w:pPr>
      <w:r>
        <w:t>Pathogenic f</w:t>
      </w:r>
      <w:r w:rsidR="004C542C">
        <w:t xml:space="preserve">ungal species are exposed to acidic conditions either because of their niche or during phagocytic lysis. </w:t>
      </w:r>
      <w:r w:rsidR="00D27603">
        <w:t>W</w:t>
      </w:r>
      <w:r w:rsidR="00272D16">
        <w:t xml:space="preserve">eak acid components enter into the fungal cells by cytoplasmic acidification and by accumulation of organic anions </w:t>
      </w:r>
      <w:r w:rsidR="00D27603">
        <w:t>imposing</w:t>
      </w:r>
      <w:r w:rsidR="00272D16">
        <w:t xml:space="preserve"> toxicity. </w:t>
      </w:r>
      <w:r w:rsidR="00260430">
        <w:t xml:space="preserve">Hence fungi </w:t>
      </w:r>
      <w:bookmarkStart w:id="26" w:name="_GoBack"/>
      <w:bookmarkEnd w:id="26"/>
      <w:r w:rsidR="008E23E6">
        <w:t>elicit</w:t>
      </w:r>
      <w:r w:rsidR="00260430">
        <w:t xml:space="preserve"> pH response in order to maintain intercellular pH and pump out organic anions. </w:t>
      </w:r>
    </w:p>
    <w:p w:rsidR="00272D16" w:rsidRDefault="00272D16" w:rsidP="00DC7F07">
      <w:pPr>
        <w:spacing w:line="360" w:lineRule="auto"/>
        <w:jc w:val="both"/>
      </w:pPr>
    </w:p>
    <w:p w:rsidR="0088705A" w:rsidRDefault="00DC7F07" w:rsidP="00DC7F07">
      <w:pPr>
        <w:spacing w:line="360" w:lineRule="auto"/>
        <w:jc w:val="both"/>
      </w:pPr>
      <w:r>
        <w:t xml:space="preserve">They try to </w:t>
      </w:r>
      <w:r w:rsidR="003C3AC4">
        <w:t xml:space="preserve">maintain intercellular pH by pumping out </w:t>
      </w:r>
      <w:r w:rsidR="00956A2C">
        <w:t>organic an</w:t>
      </w:r>
      <w:r w:rsidR="003C3AC4">
        <w:t xml:space="preserve">ions. </w:t>
      </w:r>
    </w:p>
    <w:p w:rsidR="0088705A" w:rsidRDefault="0088705A" w:rsidP="00B81501">
      <w:pPr>
        <w:spacing w:line="360" w:lineRule="auto"/>
        <w:jc w:val="both"/>
      </w:pPr>
    </w:p>
    <w:p w:rsidR="00CA727F" w:rsidRDefault="00CA727F" w:rsidP="00DB1CB0">
      <w:pPr>
        <w:spacing w:line="360" w:lineRule="auto"/>
        <w:jc w:val="both"/>
      </w:pPr>
    </w:p>
    <w:p w:rsidR="00CA727F" w:rsidRDefault="00CA727F" w:rsidP="00CA727F">
      <w:r>
        <w:rPr>
          <w:color w:val="000000"/>
          <w:shd w:val="clear" w:color="auto" w:fill="FFFFFF"/>
        </w:rPr>
        <w:t xml:space="preserve"> (</w:t>
      </w:r>
      <w:hyperlink r:id="rId17" w:anchor="R151" w:history="1">
        <w:r>
          <w:rPr>
            <w:rStyle w:val="Hyperlink"/>
            <w:rFonts w:eastAsiaTheme="majorEastAsia"/>
            <w:color w:val="642A8F"/>
          </w:rPr>
          <w:t>151</w:t>
        </w:r>
      </w:hyperlink>
      <w:r>
        <w:rPr>
          <w:color w:val="000000"/>
          <w:shd w:val="clear" w:color="auto" w:fill="FFFFFF"/>
        </w:rPr>
        <w:t>).</w:t>
      </w:r>
      <w:r>
        <w:rPr>
          <w:rStyle w:val="apple-converted-space"/>
          <w:color w:val="000000"/>
          <w:shd w:val="clear" w:color="auto" w:fill="FFFFFF"/>
        </w:rPr>
        <w:t> </w:t>
      </w:r>
    </w:p>
    <w:p w:rsidR="00CA727F" w:rsidRDefault="00CA727F" w:rsidP="00DB1CB0">
      <w:pPr>
        <w:spacing w:line="360" w:lineRule="auto"/>
        <w:jc w:val="both"/>
      </w:pPr>
    </w:p>
    <w:p w:rsidR="009E2793" w:rsidRDefault="009E2793" w:rsidP="00DB1CB0">
      <w:pPr>
        <w:spacing w:line="360" w:lineRule="auto"/>
        <w:jc w:val="both"/>
      </w:pPr>
    </w:p>
    <w:p w:rsidR="009E2793" w:rsidRPr="009E2793" w:rsidRDefault="009E2793" w:rsidP="00DB1CB0">
      <w:pPr>
        <w:spacing w:line="360" w:lineRule="auto"/>
        <w:jc w:val="both"/>
        <w:rPr>
          <w:lang w:val="en-IN"/>
        </w:rPr>
      </w:pPr>
    </w:p>
    <w:p w:rsidR="001964B3" w:rsidRPr="008F350E" w:rsidRDefault="00C268E1" w:rsidP="006B1514">
      <w:pPr>
        <w:pStyle w:val="Heading3"/>
      </w:pPr>
      <w:bookmarkStart w:id="27" w:name="_Toc34406278"/>
      <w:r w:rsidRPr="001816A5">
        <w:lastRenderedPageBreak/>
        <w:t xml:space="preserve">4.5.5. </w:t>
      </w:r>
      <w:r w:rsidR="00482E68">
        <w:t xml:space="preserve"> </w:t>
      </w:r>
      <w:r w:rsidRPr="001816A5">
        <w:t>Carbon starvation</w:t>
      </w:r>
      <w:bookmarkEnd w:id="27"/>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8" w:name="_Toc34406279"/>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8"/>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29" w:name="_Toc34406280"/>
      <w:r w:rsidRPr="00C825B9">
        <w:rPr>
          <w:rStyle w:val="Strong"/>
          <w:rFonts w:ascii="Bangla MN" w:eastAsia="Calibri" w:hAnsi="Bangla MN"/>
          <w:b w:val="0"/>
          <w:color w:val="1F3864" w:themeColor="accent1" w:themeShade="80"/>
          <w:sz w:val="28"/>
          <w:szCs w:val="24"/>
        </w:rPr>
        <w:t>Macrophages</w:t>
      </w:r>
      <w:bookmarkEnd w:id="29"/>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 xml:space="preserve">Macrophages can circulate to the site of </w:t>
      </w:r>
      <w:r w:rsidR="005B3963">
        <w:rPr>
          <w:rFonts w:asciiTheme="minorBidi" w:eastAsia="Calibri" w:hAnsiTheme="minorBidi"/>
        </w:rPr>
        <w:lastRenderedPageBreak/>
        <w:t>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w:t>
      </w:r>
      <w:r w:rsidR="009F27AE">
        <w:rPr>
          <w:rFonts w:asciiTheme="minorBidi" w:eastAsia="Calibri" w:hAnsiTheme="minorBidi"/>
        </w:rPr>
        <w:lastRenderedPageBreak/>
        <w:t xml:space="preserve">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0" w:name="_Toc34406281"/>
      <w:r w:rsidRPr="00FD3EC6">
        <w:rPr>
          <w:rStyle w:val="Strong"/>
          <w:rFonts w:ascii="Bangla MN" w:eastAsia="Calibri" w:hAnsi="Bangla MN"/>
          <w:b w:val="0"/>
          <w:color w:val="1F3864" w:themeColor="accent1" w:themeShade="80"/>
          <w:sz w:val="28"/>
          <w:szCs w:val="24"/>
        </w:rPr>
        <w:t>Neutrophils</w:t>
      </w:r>
      <w:bookmarkEnd w:id="30"/>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ringhuis</w:t>
      </w:r>
      <w:proofErr w:type="spellEnd"/>
      <w:r w:rsidR="00791D17" w:rsidRPr="00791D17">
        <w:rPr>
          <w:rFonts w:asciiTheme="minorBidi" w:eastAsia="Calibri" w:hAnsiTheme="minorBidi"/>
          <w:noProof/>
        </w:rPr>
        <w:t xml:space="preserve">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w:t>
      </w:r>
      <w:r w:rsidR="002E5164">
        <w:rPr>
          <w:rFonts w:asciiTheme="minorBidi" w:eastAsia="Calibri" w:hAnsiTheme="minorBidi"/>
        </w:rPr>
        <w:lastRenderedPageBreak/>
        <w:t xml:space="preserve">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azendam</w:t>
      </w:r>
      <w:proofErr w:type="spellEnd"/>
      <w:r w:rsidR="00791D17" w:rsidRPr="00791D17">
        <w:rPr>
          <w:rFonts w:asciiTheme="minorBidi" w:eastAsia="Calibri" w:hAnsiTheme="minorBidi"/>
          <w:noProof/>
        </w:rPr>
        <w:t xml:space="preserve">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w:t>
      </w:r>
      <w:proofErr w:type="spellStart"/>
      <w:r w:rsidR="004E7AA4" w:rsidRPr="004E7AA4">
        <w:rPr>
          <w:rFonts w:asciiTheme="minorBidi" w:eastAsia="Calibri" w:hAnsiTheme="minorBidi"/>
          <w:noProof/>
        </w:rPr>
        <w:t>Lionakis</w:t>
      </w:r>
      <w:proofErr w:type="spellEnd"/>
      <w:r w:rsidR="004E7AA4" w:rsidRPr="004E7AA4">
        <w:rPr>
          <w:rFonts w:asciiTheme="minorBidi" w:eastAsia="Calibri" w:hAnsiTheme="minorBidi"/>
          <w:noProof/>
        </w:rPr>
        <w:t>,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w:t>
      </w:r>
      <w:proofErr w:type="spellStart"/>
      <w:r w:rsidR="004E7AA4" w:rsidRPr="004E7AA4">
        <w:rPr>
          <w:rFonts w:asciiTheme="minorBidi" w:eastAsia="Calibri" w:hAnsiTheme="minorBidi"/>
          <w:iCs/>
          <w:noProof/>
        </w:rPr>
        <w:t>Lionakis</w:t>
      </w:r>
      <w:proofErr w:type="spellEnd"/>
      <w:r w:rsidR="004E7AA4" w:rsidRPr="004E7AA4">
        <w:rPr>
          <w:rFonts w:asciiTheme="minorBidi" w:eastAsia="Calibri" w:hAnsiTheme="minorBidi"/>
          <w:iCs/>
          <w:noProof/>
        </w:rPr>
        <w:t>,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w:t>
      </w:r>
      <w:proofErr w:type="spellStart"/>
      <w:r w:rsidR="00361B45" w:rsidRPr="00361B45">
        <w:rPr>
          <w:rFonts w:asciiTheme="minorBidi" w:eastAsia="Calibri" w:hAnsiTheme="minorBidi"/>
          <w:noProof/>
        </w:rPr>
        <w:t>Lionakis</w:t>
      </w:r>
      <w:proofErr w:type="spellEnd"/>
      <w:r w:rsidR="00361B45" w:rsidRPr="00361B45">
        <w:rPr>
          <w:rFonts w:asciiTheme="minorBidi" w:eastAsia="Calibri" w:hAnsiTheme="minorBidi"/>
          <w:noProof/>
        </w:rPr>
        <w:t xml:space="preserve">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1" w:name="_Toc34406282"/>
      <w:r w:rsidRPr="00FD3EC6">
        <w:rPr>
          <w:rStyle w:val="Strong"/>
          <w:rFonts w:ascii="Bangla MN" w:eastAsia="Calibri" w:hAnsi="Bangla MN"/>
          <w:b w:val="0"/>
          <w:color w:val="1F3864" w:themeColor="accent1" w:themeShade="80"/>
          <w:sz w:val="28"/>
          <w:szCs w:val="24"/>
        </w:rPr>
        <w:lastRenderedPageBreak/>
        <w:t>Antimicrobial peptides</w:t>
      </w:r>
      <w:bookmarkEnd w:id="31"/>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w:t>
      </w:r>
      <w:proofErr w:type="spellStart"/>
      <w:r w:rsidR="00610162" w:rsidRPr="00610162">
        <w:rPr>
          <w:rFonts w:asciiTheme="minorBidi" w:eastAsia="Calibri" w:hAnsiTheme="minorBidi"/>
          <w:noProof/>
        </w:rPr>
        <w:t>Bondaryk</w:t>
      </w:r>
      <w:proofErr w:type="spellEnd"/>
      <w:r w:rsidR="00610162" w:rsidRPr="00610162">
        <w:rPr>
          <w:rFonts w:asciiTheme="minorBidi" w:eastAsia="Calibri" w:hAnsiTheme="minorBidi"/>
          <w:noProof/>
        </w:rPr>
        <w:t xml:space="preserve">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2" w:name="_Toc34406283"/>
      <w:r w:rsidRPr="00050E01">
        <w:rPr>
          <w:rStyle w:val="Strong"/>
          <w:rFonts w:ascii="Bangla MN" w:eastAsia="Calibri" w:hAnsi="Bangla MN"/>
          <w:b w:val="0"/>
          <w:color w:val="1F3864" w:themeColor="accent1" w:themeShade="80"/>
          <w:sz w:val="28"/>
          <w:szCs w:val="24"/>
        </w:rPr>
        <w:lastRenderedPageBreak/>
        <w:t>Dendritic cells</w:t>
      </w:r>
      <w:bookmarkEnd w:id="32"/>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w:t>
      </w:r>
      <w:proofErr w:type="spellStart"/>
      <w:r w:rsidR="00706199" w:rsidRPr="00706199">
        <w:rPr>
          <w:rFonts w:asciiTheme="minorBidi" w:eastAsia="Calibri" w:hAnsiTheme="minorBidi"/>
          <w:noProof/>
        </w:rPr>
        <w:t>Paulovičová</w:t>
      </w:r>
      <w:proofErr w:type="spellEnd"/>
      <w:r w:rsidR="00706199" w:rsidRPr="00706199">
        <w:rPr>
          <w:rFonts w:asciiTheme="minorBidi" w:eastAsia="Calibri" w:hAnsiTheme="minorBidi"/>
          <w:noProof/>
        </w:rPr>
        <w:t xml:space="preserve">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3" w:name="_Toc34406284"/>
      <w:r w:rsidRPr="00FD3EC6">
        <w:rPr>
          <w:rStyle w:val="Strong"/>
          <w:rFonts w:ascii="Bangla MN" w:eastAsia="Calibri" w:hAnsi="Bangla MN"/>
          <w:b w:val="0"/>
          <w:color w:val="1F3864" w:themeColor="accent1" w:themeShade="80"/>
          <w:sz w:val="28"/>
          <w:szCs w:val="24"/>
        </w:rPr>
        <w:lastRenderedPageBreak/>
        <w:t>T-cells</w:t>
      </w:r>
      <w:bookmarkEnd w:id="33"/>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 xml:space="preserve">Based on the receptors present on the surface </w:t>
      </w:r>
      <w:r w:rsidR="0081355F">
        <w:rPr>
          <w:rFonts w:asciiTheme="minorBidi" w:eastAsia="Calibri" w:hAnsiTheme="minorBidi"/>
        </w:rPr>
        <w:lastRenderedPageBreak/>
        <w:t>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4" w:name="_Toc34406285"/>
      <w:r w:rsidRPr="00FD3EC6">
        <w:rPr>
          <w:rStyle w:val="Strong"/>
          <w:rFonts w:ascii="Bangla MN" w:eastAsia="Calibri" w:hAnsi="Bangla MN"/>
          <w:b w:val="0"/>
          <w:color w:val="1F3864" w:themeColor="accent1" w:themeShade="80"/>
          <w:sz w:val="28"/>
          <w:szCs w:val="24"/>
        </w:rPr>
        <w:t>B-cells</w:t>
      </w:r>
      <w:bookmarkEnd w:id="34"/>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5" w:name="_Toc34406286"/>
      <w:r>
        <w:rPr>
          <w:rStyle w:val="Strong"/>
        </w:rPr>
        <w:t>Antifungal Drugs</w:t>
      </w:r>
      <w:bookmarkEnd w:id="35"/>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6" w:name="_Toc34406287"/>
      <w:r>
        <w:rPr>
          <w:rStyle w:val="Strong"/>
          <w:rFonts w:ascii="Bangla MN" w:eastAsia="Calibri" w:hAnsi="Bangla MN"/>
          <w:b w:val="0"/>
          <w:color w:val="1F3864" w:themeColor="accent1" w:themeShade="80"/>
          <w:sz w:val="28"/>
          <w:szCs w:val="24"/>
        </w:rPr>
        <w:t>Polyenes</w:t>
      </w:r>
      <w:bookmarkEnd w:id="36"/>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 xml:space="preserve">(Richard </w:t>
      </w:r>
      <w:r w:rsidR="004C594F" w:rsidRPr="004C594F">
        <w:rPr>
          <w:rFonts w:asciiTheme="minorBidi" w:eastAsia="Calibri" w:hAnsiTheme="minorBidi"/>
          <w:noProof/>
        </w:rPr>
        <w:lastRenderedPageBreak/>
        <w:t>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7" w:name="_Toc34406288"/>
      <w:r w:rsidRPr="00927B1F">
        <w:rPr>
          <w:rStyle w:val="Strong"/>
          <w:rFonts w:ascii="Bangla MN" w:eastAsia="Calibri" w:hAnsi="Bangla MN"/>
          <w:b w:val="0"/>
          <w:color w:val="1F3864" w:themeColor="accent1" w:themeShade="80"/>
          <w:sz w:val="28"/>
          <w:szCs w:val="24"/>
        </w:rPr>
        <w:t>Allylamines</w:t>
      </w:r>
      <w:bookmarkEnd w:id="37"/>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w:t>
      </w:r>
      <w:r w:rsidR="00FC3203">
        <w:rPr>
          <w:rFonts w:asciiTheme="minorBidi" w:eastAsia="Calibri" w:hAnsiTheme="minorBidi"/>
        </w:rPr>
        <w:lastRenderedPageBreak/>
        <w:t xml:space="preserve">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8" w:name="_Toc34406289"/>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8"/>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lastRenderedPageBreak/>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9" w:name="_Toc34406290"/>
      <w:r w:rsidRPr="00696053">
        <w:rPr>
          <w:rStyle w:val="Strong"/>
          <w:rFonts w:ascii="Bangla MN" w:eastAsia="Calibri" w:hAnsi="Bangla MN"/>
          <w:b w:val="0"/>
          <w:color w:val="1F3864" w:themeColor="accent1" w:themeShade="80"/>
          <w:sz w:val="28"/>
          <w:szCs w:val="24"/>
        </w:rPr>
        <w:t>Azoles</w:t>
      </w:r>
      <w:bookmarkEnd w:id="39"/>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w:t>
      </w:r>
      <w:proofErr w:type="spellStart"/>
      <w:r w:rsidRPr="00781AEF">
        <w:rPr>
          <w:rFonts w:asciiTheme="minorBidi" w:eastAsia="Calibri" w:hAnsiTheme="minorBidi"/>
          <w:noProof/>
        </w:rPr>
        <w:t>Marichal</w:t>
      </w:r>
      <w:proofErr w:type="spellEnd"/>
      <w:r w:rsidRPr="00781AEF">
        <w:rPr>
          <w:rFonts w:asciiTheme="minorBidi" w:eastAsia="Calibri" w:hAnsiTheme="minorBidi"/>
          <w:noProof/>
        </w:rPr>
        <w:t xml:space="preserve">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6B1514">
      <w:pPr>
        <w:pStyle w:val="Customstyle3"/>
        <w:numPr>
          <w:ilvl w:val="1"/>
          <w:numId w:val="22"/>
        </w:numPr>
        <w:rPr>
          <w:rStyle w:val="Strong"/>
          <w:rFonts w:ascii="Bangla MN" w:eastAsia="Calibri" w:hAnsi="Bangla MN"/>
          <w:b w:val="0"/>
          <w:color w:val="1F3864" w:themeColor="accent1" w:themeShade="80"/>
          <w:sz w:val="28"/>
          <w:szCs w:val="24"/>
        </w:rPr>
      </w:pPr>
      <w:bookmarkStart w:id="40" w:name="_Toc34406291"/>
      <w:r>
        <w:rPr>
          <w:rStyle w:val="Strong"/>
          <w:rFonts w:ascii="Bangla MN" w:eastAsia="Calibri" w:hAnsi="Bangla MN"/>
          <w:b w:val="0"/>
          <w:color w:val="1F3864" w:themeColor="accent1" w:themeShade="80"/>
          <w:sz w:val="28"/>
          <w:szCs w:val="24"/>
        </w:rPr>
        <w:t>Flucytosine</w:t>
      </w:r>
      <w:bookmarkEnd w:id="40"/>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6B1514">
      <w:pPr>
        <w:pStyle w:val="Customstyle3"/>
        <w:numPr>
          <w:ilvl w:val="1"/>
          <w:numId w:val="22"/>
        </w:numPr>
        <w:rPr>
          <w:rStyle w:val="Strong"/>
          <w:rFonts w:ascii="Bangla MN" w:eastAsia="Calibri" w:hAnsi="Bangla MN"/>
          <w:color w:val="1F3864" w:themeColor="accent1" w:themeShade="80"/>
          <w:sz w:val="28"/>
          <w:szCs w:val="24"/>
        </w:rPr>
      </w:pPr>
      <w:bookmarkStart w:id="41" w:name="_Toc34406292"/>
      <w:r w:rsidRPr="00696053">
        <w:rPr>
          <w:rStyle w:val="Strong"/>
          <w:rFonts w:ascii="Bangla MN" w:eastAsia="Calibri" w:hAnsi="Bangla MN"/>
          <w:b w:val="0"/>
          <w:color w:val="1F3864" w:themeColor="accent1" w:themeShade="80"/>
          <w:sz w:val="28"/>
          <w:szCs w:val="24"/>
        </w:rPr>
        <w:t>Echinocandins</w:t>
      </w:r>
      <w:bookmarkEnd w:id="41"/>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6B1514">
      <w:pPr>
        <w:pStyle w:val="Heading3"/>
      </w:pPr>
      <w:bookmarkStart w:id="42" w:name="_Toc34406293"/>
      <w:r>
        <w:t>Candida glabrata</w:t>
      </w:r>
      <w:bookmarkEnd w:id="42"/>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bCs/>
        </w:rPr>
      </w:pPr>
      <w:bookmarkStart w:id="43" w:name="_Toc34406294"/>
      <w:r>
        <w:lastRenderedPageBreak/>
        <w:t xml:space="preserve">Chapter 1: </w:t>
      </w:r>
      <w:r w:rsidRPr="00E04C49">
        <w:rPr>
          <w:b/>
          <w:bCs/>
        </w:rPr>
        <w:t>Integration of genomics data to infer stability in C glabrata</w:t>
      </w:r>
      <w:bookmarkEnd w:id="43"/>
    </w:p>
    <w:p w:rsidR="00BC1A74" w:rsidRPr="00E04C49" w:rsidRDefault="00747BD6" w:rsidP="00F60D48">
      <w:pPr>
        <w:pStyle w:val="Style1"/>
        <w:spacing w:line="360" w:lineRule="auto"/>
        <w:rPr>
          <w:b/>
          <w:bCs/>
        </w:rPr>
      </w:pPr>
      <w:bookmarkStart w:id="44" w:name="_Toc34406295"/>
      <w:r>
        <w:t xml:space="preserve">Chapter 2: </w:t>
      </w:r>
      <w:r w:rsidRPr="00E04C49">
        <w:rPr>
          <w:b/>
          <w:bCs/>
        </w:rPr>
        <w:t>Multiple stress responses by C glabrata</w:t>
      </w:r>
      <w:bookmarkEnd w:id="44"/>
    </w:p>
    <w:p w:rsidR="00747BD6" w:rsidRDefault="00747BD6" w:rsidP="00F60D48">
      <w:pPr>
        <w:pStyle w:val="Style1"/>
        <w:spacing w:line="360" w:lineRule="auto"/>
        <w:rPr>
          <w:b/>
          <w:bCs/>
        </w:rPr>
      </w:pPr>
      <w:bookmarkStart w:id="45" w:name="_Toc34406296"/>
      <w:r>
        <w:t xml:space="preserve">Chapter 3: </w:t>
      </w:r>
      <w:r w:rsidRPr="00E04C49">
        <w:rPr>
          <w:b/>
          <w:bCs/>
        </w:rPr>
        <w:t xml:space="preserve">Heat stress response </w:t>
      </w:r>
      <w:r w:rsidR="00E04C49">
        <w:rPr>
          <w:b/>
          <w:bCs/>
        </w:rPr>
        <w:t>in pathogenic fungi</w:t>
      </w:r>
      <w:bookmarkEnd w:id="45"/>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6D9D" w:rsidRDefault="008D6D9D" w:rsidP="009F07D9">
      <w:r>
        <w:separator/>
      </w:r>
    </w:p>
  </w:endnote>
  <w:endnote w:type="continuationSeparator" w:id="0">
    <w:p w:rsidR="008D6D9D" w:rsidRDefault="008D6D9D"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6D9D" w:rsidRDefault="008D6D9D" w:rsidP="009F07D9">
      <w:r>
        <w:separator/>
      </w:r>
    </w:p>
  </w:footnote>
  <w:footnote w:type="continuationSeparator" w:id="0">
    <w:p w:rsidR="008D6D9D" w:rsidRDefault="008D6D9D"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BFE67F18"/>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00013FF"/>
    <w:multiLevelType w:val="hybridMultilevel"/>
    <w:tmpl w:val="935CD6F0"/>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7"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26C62753"/>
    <w:multiLevelType w:val="hybridMultilevel"/>
    <w:tmpl w:val="8528C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4E52CA"/>
    <w:multiLevelType w:val="hybridMultilevel"/>
    <w:tmpl w:val="D2D0086A"/>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1" w15:restartNumberingAfterBreak="0">
    <w:nsid w:val="39EE0BE7"/>
    <w:multiLevelType w:val="hybridMultilevel"/>
    <w:tmpl w:val="825EB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7533E8"/>
    <w:multiLevelType w:val="hybridMultilevel"/>
    <w:tmpl w:val="FDDEE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EA0E7F"/>
    <w:multiLevelType w:val="multilevel"/>
    <w:tmpl w:val="00BA240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6957D82"/>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860C2E"/>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C6B7226"/>
    <w:multiLevelType w:val="hybridMultilevel"/>
    <w:tmpl w:val="D7765326"/>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num w:numId="1">
    <w:abstractNumId w:val="3"/>
  </w:num>
  <w:num w:numId="2">
    <w:abstractNumId w:val="3"/>
  </w:num>
  <w:num w:numId="3">
    <w:abstractNumId w:val="0"/>
  </w:num>
  <w:num w:numId="4">
    <w:abstractNumId w:val="3"/>
  </w:num>
  <w:num w:numId="5">
    <w:abstractNumId w:val="3"/>
  </w:num>
  <w:num w:numId="6">
    <w:abstractNumId w:val="17"/>
  </w:num>
  <w:num w:numId="7">
    <w:abstractNumId w:val="8"/>
  </w:num>
  <w:num w:numId="8">
    <w:abstractNumId w:val="3"/>
  </w:num>
  <w:num w:numId="9">
    <w:abstractNumId w:val="1"/>
  </w:num>
  <w:num w:numId="10">
    <w:abstractNumId w:val="2"/>
  </w:num>
  <w:num w:numId="11">
    <w:abstractNumId w:val="3"/>
  </w:num>
  <w:num w:numId="12">
    <w:abstractNumId w:val="18"/>
  </w:num>
  <w:num w:numId="13">
    <w:abstractNumId w:val="15"/>
  </w:num>
  <w:num w:numId="14">
    <w:abstractNumId w:val="3"/>
    <w:lvlOverride w:ilvl="0">
      <w:startOverride w:val="1"/>
    </w:lvlOverride>
  </w:num>
  <w:num w:numId="15">
    <w:abstractNumId w:val="3"/>
  </w:num>
  <w:num w:numId="16">
    <w:abstractNumId w:val="5"/>
  </w:num>
  <w:num w:numId="17">
    <w:abstractNumId w:val="3"/>
  </w:num>
  <w:num w:numId="18">
    <w:abstractNumId w:val="22"/>
  </w:num>
  <w:num w:numId="19">
    <w:abstractNumId w:val="21"/>
  </w:num>
  <w:num w:numId="20">
    <w:abstractNumId w:val="7"/>
  </w:num>
  <w:num w:numId="21">
    <w:abstractNumId w:val="16"/>
  </w:num>
  <w:num w:numId="22">
    <w:abstractNumId w:val="4"/>
  </w:num>
  <w:num w:numId="23">
    <w:abstractNumId w:val="3"/>
    <w:lvlOverride w:ilvl="0">
      <w:startOverride w:val="4"/>
    </w:lvlOverride>
  </w:num>
  <w:num w:numId="24">
    <w:abstractNumId w:val="20"/>
  </w:num>
  <w:num w:numId="25">
    <w:abstractNumId w:val="9"/>
  </w:num>
  <w:num w:numId="26">
    <w:abstractNumId w:val="11"/>
  </w:num>
  <w:num w:numId="27">
    <w:abstractNumId w:val="12"/>
  </w:num>
  <w:num w:numId="28">
    <w:abstractNumId w:val="6"/>
  </w:num>
  <w:num w:numId="29">
    <w:abstractNumId w:val="23"/>
  </w:num>
  <w:num w:numId="30">
    <w:abstractNumId w:val="10"/>
  </w:num>
  <w:num w:numId="31">
    <w:abstractNumId w:val="19"/>
  </w:num>
  <w:num w:numId="32">
    <w:abstractNumId w:val="13"/>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2DC5"/>
    <w:rsid w:val="00023959"/>
    <w:rsid w:val="000250F7"/>
    <w:rsid w:val="00025EF7"/>
    <w:rsid w:val="00026170"/>
    <w:rsid w:val="00032A29"/>
    <w:rsid w:val="00045DB9"/>
    <w:rsid w:val="00046CF7"/>
    <w:rsid w:val="0004797E"/>
    <w:rsid w:val="00047D55"/>
    <w:rsid w:val="00050E01"/>
    <w:rsid w:val="000534B0"/>
    <w:rsid w:val="00053A65"/>
    <w:rsid w:val="000558D5"/>
    <w:rsid w:val="000571F3"/>
    <w:rsid w:val="00057A28"/>
    <w:rsid w:val="00057A84"/>
    <w:rsid w:val="000617D9"/>
    <w:rsid w:val="00062D21"/>
    <w:rsid w:val="00062DBB"/>
    <w:rsid w:val="00064018"/>
    <w:rsid w:val="000647A3"/>
    <w:rsid w:val="00064A0E"/>
    <w:rsid w:val="000656EF"/>
    <w:rsid w:val="00065C33"/>
    <w:rsid w:val="00066092"/>
    <w:rsid w:val="00066B5F"/>
    <w:rsid w:val="0007147E"/>
    <w:rsid w:val="00072B8F"/>
    <w:rsid w:val="00073D34"/>
    <w:rsid w:val="00075B98"/>
    <w:rsid w:val="000777CB"/>
    <w:rsid w:val="00077CCB"/>
    <w:rsid w:val="000806CA"/>
    <w:rsid w:val="000809A2"/>
    <w:rsid w:val="00080C43"/>
    <w:rsid w:val="00081B16"/>
    <w:rsid w:val="0008476E"/>
    <w:rsid w:val="00086BE1"/>
    <w:rsid w:val="000871FE"/>
    <w:rsid w:val="00087467"/>
    <w:rsid w:val="00087D71"/>
    <w:rsid w:val="000903F5"/>
    <w:rsid w:val="00091F21"/>
    <w:rsid w:val="00093C9F"/>
    <w:rsid w:val="00093F0C"/>
    <w:rsid w:val="00094053"/>
    <w:rsid w:val="00094D2B"/>
    <w:rsid w:val="0009533D"/>
    <w:rsid w:val="000A1BAD"/>
    <w:rsid w:val="000A31B5"/>
    <w:rsid w:val="000A57EF"/>
    <w:rsid w:val="000A6537"/>
    <w:rsid w:val="000B0214"/>
    <w:rsid w:val="000B1767"/>
    <w:rsid w:val="000B2DE8"/>
    <w:rsid w:val="000B412D"/>
    <w:rsid w:val="000B54CF"/>
    <w:rsid w:val="000B6D28"/>
    <w:rsid w:val="000C026E"/>
    <w:rsid w:val="000C0C28"/>
    <w:rsid w:val="000C1390"/>
    <w:rsid w:val="000C15DE"/>
    <w:rsid w:val="000C24AC"/>
    <w:rsid w:val="000C24E9"/>
    <w:rsid w:val="000C4299"/>
    <w:rsid w:val="000C4A8A"/>
    <w:rsid w:val="000C7E4C"/>
    <w:rsid w:val="000D1037"/>
    <w:rsid w:val="000D1C3D"/>
    <w:rsid w:val="000D325C"/>
    <w:rsid w:val="000D3616"/>
    <w:rsid w:val="000D41FC"/>
    <w:rsid w:val="000D6DD8"/>
    <w:rsid w:val="000E0247"/>
    <w:rsid w:val="000E3883"/>
    <w:rsid w:val="000F28B6"/>
    <w:rsid w:val="000F29C4"/>
    <w:rsid w:val="000F3297"/>
    <w:rsid w:val="000F3E36"/>
    <w:rsid w:val="000F4258"/>
    <w:rsid w:val="000F4D4B"/>
    <w:rsid w:val="001002AD"/>
    <w:rsid w:val="00100452"/>
    <w:rsid w:val="00100CFA"/>
    <w:rsid w:val="00101F82"/>
    <w:rsid w:val="00103602"/>
    <w:rsid w:val="00103AF8"/>
    <w:rsid w:val="001043C5"/>
    <w:rsid w:val="001046E5"/>
    <w:rsid w:val="00104754"/>
    <w:rsid w:val="00105B5E"/>
    <w:rsid w:val="00105CCE"/>
    <w:rsid w:val="00110672"/>
    <w:rsid w:val="00111384"/>
    <w:rsid w:val="0011189A"/>
    <w:rsid w:val="001151C4"/>
    <w:rsid w:val="00124B69"/>
    <w:rsid w:val="001273E0"/>
    <w:rsid w:val="00131771"/>
    <w:rsid w:val="00133AF8"/>
    <w:rsid w:val="001440B3"/>
    <w:rsid w:val="00150E23"/>
    <w:rsid w:val="001603A8"/>
    <w:rsid w:val="001617AB"/>
    <w:rsid w:val="0016257D"/>
    <w:rsid w:val="00162A04"/>
    <w:rsid w:val="00163039"/>
    <w:rsid w:val="00163EC5"/>
    <w:rsid w:val="00164A03"/>
    <w:rsid w:val="00170792"/>
    <w:rsid w:val="00172DBB"/>
    <w:rsid w:val="00173214"/>
    <w:rsid w:val="001740D8"/>
    <w:rsid w:val="00177021"/>
    <w:rsid w:val="001774C7"/>
    <w:rsid w:val="0018105C"/>
    <w:rsid w:val="001816A5"/>
    <w:rsid w:val="00181A3C"/>
    <w:rsid w:val="00181D4A"/>
    <w:rsid w:val="00183690"/>
    <w:rsid w:val="00184625"/>
    <w:rsid w:val="00184E21"/>
    <w:rsid w:val="00190516"/>
    <w:rsid w:val="00190B63"/>
    <w:rsid w:val="00192D71"/>
    <w:rsid w:val="00193BC6"/>
    <w:rsid w:val="001964B3"/>
    <w:rsid w:val="001A17B1"/>
    <w:rsid w:val="001A1F46"/>
    <w:rsid w:val="001A5620"/>
    <w:rsid w:val="001A62DB"/>
    <w:rsid w:val="001A7F02"/>
    <w:rsid w:val="001B0825"/>
    <w:rsid w:val="001B1C83"/>
    <w:rsid w:val="001B380F"/>
    <w:rsid w:val="001B6A24"/>
    <w:rsid w:val="001C3499"/>
    <w:rsid w:val="001C5272"/>
    <w:rsid w:val="001C6369"/>
    <w:rsid w:val="001C723E"/>
    <w:rsid w:val="001D03DE"/>
    <w:rsid w:val="001D0469"/>
    <w:rsid w:val="001D5323"/>
    <w:rsid w:val="001D553C"/>
    <w:rsid w:val="001E0136"/>
    <w:rsid w:val="001E44C5"/>
    <w:rsid w:val="001E5FFB"/>
    <w:rsid w:val="001F1D96"/>
    <w:rsid w:val="001F1E6C"/>
    <w:rsid w:val="001F3E05"/>
    <w:rsid w:val="001F5E4B"/>
    <w:rsid w:val="001F6048"/>
    <w:rsid w:val="00203D74"/>
    <w:rsid w:val="0020419D"/>
    <w:rsid w:val="00204581"/>
    <w:rsid w:val="0020480A"/>
    <w:rsid w:val="00204D8E"/>
    <w:rsid w:val="0020549B"/>
    <w:rsid w:val="00210005"/>
    <w:rsid w:val="002102D4"/>
    <w:rsid w:val="002111B9"/>
    <w:rsid w:val="00211739"/>
    <w:rsid w:val="00211741"/>
    <w:rsid w:val="00215EF2"/>
    <w:rsid w:val="00217F02"/>
    <w:rsid w:val="002211D3"/>
    <w:rsid w:val="00221C23"/>
    <w:rsid w:val="00225E4E"/>
    <w:rsid w:val="00226A22"/>
    <w:rsid w:val="00226D14"/>
    <w:rsid w:val="00227FAC"/>
    <w:rsid w:val="00235329"/>
    <w:rsid w:val="00236540"/>
    <w:rsid w:val="00237CB0"/>
    <w:rsid w:val="00240FEB"/>
    <w:rsid w:val="00243925"/>
    <w:rsid w:val="00243E22"/>
    <w:rsid w:val="0024553F"/>
    <w:rsid w:val="0025196A"/>
    <w:rsid w:val="00254363"/>
    <w:rsid w:val="00255C8F"/>
    <w:rsid w:val="002560D4"/>
    <w:rsid w:val="00256EFB"/>
    <w:rsid w:val="00257416"/>
    <w:rsid w:val="002600A1"/>
    <w:rsid w:val="00260430"/>
    <w:rsid w:val="002624F5"/>
    <w:rsid w:val="002641F0"/>
    <w:rsid w:val="00270F21"/>
    <w:rsid w:val="00271F96"/>
    <w:rsid w:val="00272D16"/>
    <w:rsid w:val="002763D1"/>
    <w:rsid w:val="00277202"/>
    <w:rsid w:val="00283050"/>
    <w:rsid w:val="00285543"/>
    <w:rsid w:val="00285A49"/>
    <w:rsid w:val="00286B13"/>
    <w:rsid w:val="0028738F"/>
    <w:rsid w:val="00290E29"/>
    <w:rsid w:val="00291E80"/>
    <w:rsid w:val="002A282B"/>
    <w:rsid w:val="002A29FB"/>
    <w:rsid w:val="002A3516"/>
    <w:rsid w:val="002A7E37"/>
    <w:rsid w:val="002B096B"/>
    <w:rsid w:val="002B5EDA"/>
    <w:rsid w:val="002C0833"/>
    <w:rsid w:val="002C1122"/>
    <w:rsid w:val="002C5611"/>
    <w:rsid w:val="002C57FD"/>
    <w:rsid w:val="002C5D88"/>
    <w:rsid w:val="002C676C"/>
    <w:rsid w:val="002C7238"/>
    <w:rsid w:val="002D2F27"/>
    <w:rsid w:val="002D40A0"/>
    <w:rsid w:val="002D4395"/>
    <w:rsid w:val="002D43D7"/>
    <w:rsid w:val="002D53E4"/>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06D7E"/>
    <w:rsid w:val="003120DE"/>
    <w:rsid w:val="003178FD"/>
    <w:rsid w:val="00320B22"/>
    <w:rsid w:val="0032138E"/>
    <w:rsid w:val="00322473"/>
    <w:rsid w:val="00325E35"/>
    <w:rsid w:val="00333350"/>
    <w:rsid w:val="003334CE"/>
    <w:rsid w:val="00342B44"/>
    <w:rsid w:val="00344D4B"/>
    <w:rsid w:val="00345DBA"/>
    <w:rsid w:val="00345DCB"/>
    <w:rsid w:val="00351383"/>
    <w:rsid w:val="00351DB4"/>
    <w:rsid w:val="003578C3"/>
    <w:rsid w:val="00360917"/>
    <w:rsid w:val="0036095C"/>
    <w:rsid w:val="00361B45"/>
    <w:rsid w:val="00364529"/>
    <w:rsid w:val="00364F4B"/>
    <w:rsid w:val="00366D71"/>
    <w:rsid w:val="00371227"/>
    <w:rsid w:val="00372BB6"/>
    <w:rsid w:val="003769BA"/>
    <w:rsid w:val="003778E0"/>
    <w:rsid w:val="00377CCC"/>
    <w:rsid w:val="0038142A"/>
    <w:rsid w:val="003815CD"/>
    <w:rsid w:val="003828D7"/>
    <w:rsid w:val="00385416"/>
    <w:rsid w:val="00387170"/>
    <w:rsid w:val="0038756A"/>
    <w:rsid w:val="00390726"/>
    <w:rsid w:val="00392ABD"/>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C3AC4"/>
    <w:rsid w:val="003C4971"/>
    <w:rsid w:val="003D04E1"/>
    <w:rsid w:val="003D0ED5"/>
    <w:rsid w:val="003D0FAC"/>
    <w:rsid w:val="003D1B25"/>
    <w:rsid w:val="003D577F"/>
    <w:rsid w:val="003E1555"/>
    <w:rsid w:val="003E304A"/>
    <w:rsid w:val="003E603C"/>
    <w:rsid w:val="003E7105"/>
    <w:rsid w:val="003E7F1A"/>
    <w:rsid w:val="003F2298"/>
    <w:rsid w:val="003F5980"/>
    <w:rsid w:val="003F7133"/>
    <w:rsid w:val="004013C2"/>
    <w:rsid w:val="004035BF"/>
    <w:rsid w:val="00404542"/>
    <w:rsid w:val="00405263"/>
    <w:rsid w:val="00406EFD"/>
    <w:rsid w:val="00407A60"/>
    <w:rsid w:val="00412DDC"/>
    <w:rsid w:val="00414C9A"/>
    <w:rsid w:val="00416D29"/>
    <w:rsid w:val="00421DA9"/>
    <w:rsid w:val="004222D8"/>
    <w:rsid w:val="00423D34"/>
    <w:rsid w:val="00427536"/>
    <w:rsid w:val="00431D6C"/>
    <w:rsid w:val="00433731"/>
    <w:rsid w:val="004344C8"/>
    <w:rsid w:val="004355AF"/>
    <w:rsid w:val="004355E6"/>
    <w:rsid w:val="00435B77"/>
    <w:rsid w:val="0044001E"/>
    <w:rsid w:val="00441BA1"/>
    <w:rsid w:val="00441E97"/>
    <w:rsid w:val="004425DC"/>
    <w:rsid w:val="004456E0"/>
    <w:rsid w:val="004463C7"/>
    <w:rsid w:val="0044740A"/>
    <w:rsid w:val="00451508"/>
    <w:rsid w:val="004527A6"/>
    <w:rsid w:val="00452CD0"/>
    <w:rsid w:val="00452FEA"/>
    <w:rsid w:val="00455D0B"/>
    <w:rsid w:val="00456493"/>
    <w:rsid w:val="00460533"/>
    <w:rsid w:val="00460B49"/>
    <w:rsid w:val="00461402"/>
    <w:rsid w:val="00463C25"/>
    <w:rsid w:val="00463D2F"/>
    <w:rsid w:val="00466B2A"/>
    <w:rsid w:val="0047194E"/>
    <w:rsid w:val="00471F5C"/>
    <w:rsid w:val="004722D4"/>
    <w:rsid w:val="00472F87"/>
    <w:rsid w:val="0047323F"/>
    <w:rsid w:val="004744D8"/>
    <w:rsid w:val="0047611D"/>
    <w:rsid w:val="00476122"/>
    <w:rsid w:val="00476543"/>
    <w:rsid w:val="00482D84"/>
    <w:rsid w:val="00482E13"/>
    <w:rsid w:val="00482E68"/>
    <w:rsid w:val="00491009"/>
    <w:rsid w:val="00492582"/>
    <w:rsid w:val="00492896"/>
    <w:rsid w:val="00496412"/>
    <w:rsid w:val="004971F3"/>
    <w:rsid w:val="0049756E"/>
    <w:rsid w:val="00497C84"/>
    <w:rsid w:val="004A0391"/>
    <w:rsid w:val="004A11D3"/>
    <w:rsid w:val="004A1655"/>
    <w:rsid w:val="004A1CE8"/>
    <w:rsid w:val="004A23A4"/>
    <w:rsid w:val="004A2E7C"/>
    <w:rsid w:val="004A4474"/>
    <w:rsid w:val="004A6A15"/>
    <w:rsid w:val="004B10FC"/>
    <w:rsid w:val="004B33D1"/>
    <w:rsid w:val="004B3671"/>
    <w:rsid w:val="004B409B"/>
    <w:rsid w:val="004B4694"/>
    <w:rsid w:val="004B5779"/>
    <w:rsid w:val="004B6351"/>
    <w:rsid w:val="004B6B0F"/>
    <w:rsid w:val="004C1CFC"/>
    <w:rsid w:val="004C1F87"/>
    <w:rsid w:val="004C253A"/>
    <w:rsid w:val="004C31D6"/>
    <w:rsid w:val="004C3ECF"/>
    <w:rsid w:val="004C542C"/>
    <w:rsid w:val="004C594F"/>
    <w:rsid w:val="004C5A1F"/>
    <w:rsid w:val="004C5C3B"/>
    <w:rsid w:val="004C73D1"/>
    <w:rsid w:val="004D11DD"/>
    <w:rsid w:val="004D2565"/>
    <w:rsid w:val="004D343F"/>
    <w:rsid w:val="004D3C45"/>
    <w:rsid w:val="004D4749"/>
    <w:rsid w:val="004D6215"/>
    <w:rsid w:val="004E3499"/>
    <w:rsid w:val="004E5E10"/>
    <w:rsid w:val="004E7AA4"/>
    <w:rsid w:val="004F1BF7"/>
    <w:rsid w:val="004F29A9"/>
    <w:rsid w:val="004F4398"/>
    <w:rsid w:val="004F748E"/>
    <w:rsid w:val="00500346"/>
    <w:rsid w:val="005012C0"/>
    <w:rsid w:val="00506827"/>
    <w:rsid w:val="00506F3A"/>
    <w:rsid w:val="00507705"/>
    <w:rsid w:val="00507DE7"/>
    <w:rsid w:val="00512537"/>
    <w:rsid w:val="00512F7B"/>
    <w:rsid w:val="00513951"/>
    <w:rsid w:val="00513AD9"/>
    <w:rsid w:val="00513B67"/>
    <w:rsid w:val="005150A4"/>
    <w:rsid w:val="005152F6"/>
    <w:rsid w:val="005213D5"/>
    <w:rsid w:val="005231F2"/>
    <w:rsid w:val="0052558E"/>
    <w:rsid w:val="00527726"/>
    <w:rsid w:val="00541835"/>
    <w:rsid w:val="00541F55"/>
    <w:rsid w:val="00544008"/>
    <w:rsid w:val="005452F2"/>
    <w:rsid w:val="00546223"/>
    <w:rsid w:val="005528E5"/>
    <w:rsid w:val="00554E72"/>
    <w:rsid w:val="00556C42"/>
    <w:rsid w:val="005641B4"/>
    <w:rsid w:val="00570B5A"/>
    <w:rsid w:val="00570E03"/>
    <w:rsid w:val="005711BE"/>
    <w:rsid w:val="00571955"/>
    <w:rsid w:val="00574E9F"/>
    <w:rsid w:val="00576059"/>
    <w:rsid w:val="005771C9"/>
    <w:rsid w:val="0058018E"/>
    <w:rsid w:val="0058124B"/>
    <w:rsid w:val="005819CE"/>
    <w:rsid w:val="00584868"/>
    <w:rsid w:val="00585FF8"/>
    <w:rsid w:val="00594FB5"/>
    <w:rsid w:val="00596E49"/>
    <w:rsid w:val="005A0BD9"/>
    <w:rsid w:val="005A4673"/>
    <w:rsid w:val="005A48CE"/>
    <w:rsid w:val="005A71D9"/>
    <w:rsid w:val="005A7B9B"/>
    <w:rsid w:val="005B05C6"/>
    <w:rsid w:val="005B3963"/>
    <w:rsid w:val="005B3B04"/>
    <w:rsid w:val="005B4134"/>
    <w:rsid w:val="005B469A"/>
    <w:rsid w:val="005B4FFD"/>
    <w:rsid w:val="005B58E8"/>
    <w:rsid w:val="005B71BA"/>
    <w:rsid w:val="005C241C"/>
    <w:rsid w:val="005C7C1E"/>
    <w:rsid w:val="005D7B25"/>
    <w:rsid w:val="005E4D6A"/>
    <w:rsid w:val="005E5C20"/>
    <w:rsid w:val="005E61E4"/>
    <w:rsid w:val="005F0109"/>
    <w:rsid w:val="005F095B"/>
    <w:rsid w:val="005F1711"/>
    <w:rsid w:val="005F2B81"/>
    <w:rsid w:val="005F2FF2"/>
    <w:rsid w:val="005F34E2"/>
    <w:rsid w:val="005F4FD3"/>
    <w:rsid w:val="005F6456"/>
    <w:rsid w:val="005F7A43"/>
    <w:rsid w:val="00601F49"/>
    <w:rsid w:val="00603360"/>
    <w:rsid w:val="00604121"/>
    <w:rsid w:val="00605445"/>
    <w:rsid w:val="00610162"/>
    <w:rsid w:val="00611F09"/>
    <w:rsid w:val="00613DCC"/>
    <w:rsid w:val="006150A5"/>
    <w:rsid w:val="0061793E"/>
    <w:rsid w:val="00620FBD"/>
    <w:rsid w:val="00623C7B"/>
    <w:rsid w:val="006252DC"/>
    <w:rsid w:val="00625FD4"/>
    <w:rsid w:val="006300DB"/>
    <w:rsid w:val="00632D3F"/>
    <w:rsid w:val="0063392B"/>
    <w:rsid w:val="006342A0"/>
    <w:rsid w:val="006345D8"/>
    <w:rsid w:val="006350AF"/>
    <w:rsid w:val="006378CF"/>
    <w:rsid w:val="00637FD9"/>
    <w:rsid w:val="00640660"/>
    <w:rsid w:val="00642281"/>
    <w:rsid w:val="00643A2B"/>
    <w:rsid w:val="00644743"/>
    <w:rsid w:val="00647AB3"/>
    <w:rsid w:val="006503AA"/>
    <w:rsid w:val="00653206"/>
    <w:rsid w:val="0065323E"/>
    <w:rsid w:val="0065678C"/>
    <w:rsid w:val="00657155"/>
    <w:rsid w:val="00660451"/>
    <w:rsid w:val="00661671"/>
    <w:rsid w:val="00661C1F"/>
    <w:rsid w:val="006631BF"/>
    <w:rsid w:val="0066365A"/>
    <w:rsid w:val="00664544"/>
    <w:rsid w:val="0066668F"/>
    <w:rsid w:val="006708E6"/>
    <w:rsid w:val="00683D44"/>
    <w:rsid w:val="0068459F"/>
    <w:rsid w:val="00686444"/>
    <w:rsid w:val="006870EE"/>
    <w:rsid w:val="00687172"/>
    <w:rsid w:val="00694511"/>
    <w:rsid w:val="00694F80"/>
    <w:rsid w:val="00696053"/>
    <w:rsid w:val="0069625C"/>
    <w:rsid w:val="006A0BF1"/>
    <w:rsid w:val="006A13C1"/>
    <w:rsid w:val="006A3596"/>
    <w:rsid w:val="006A530A"/>
    <w:rsid w:val="006A5BF3"/>
    <w:rsid w:val="006A5C0D"/>
    <w:rsid w:val="006A5CA1"/>
    <w:rsid w:val="006A765B"/>
    <w:rsid w:val="006B1156"/>
    <w:rsid w:val="006B1514"/>
    <w:rsid w:val="006B2701"/>
    <w:rsid w:val="006B2C14"/>
    <w:rsid w:val="006B42D5"/>
    <w:rsid w:val="006B70FE"/>
    <w:rsid w:val="006C0082"/>
    <w:rsid w:val="006C01C9"/>
    <w:rsid w:val="006C17C8"/>
    <w:rsid w:val="006C21A4"/>
    <w:rsid w:val="006C30F6"/>
    <w:rsid w:val="006D06B2"/>
    <w:rsid w:val="006D4291"/>
    <w:rsid w:val="006D477F"/>
    <w:rsid w:val="006E121C"/>
    <w:rsid w:val="006E1B59"/>
    <w:rsid w:val="006E2AD9"/>
    <w:rsid w:val="006E3B04"/>
    <w:rsid w:val="006E5072"/>
    <w:rsid w:val="006E5178"/>
    <w:rsid w:val="006E5BB6"/>
    <w:rsid w:val="006E62ED"/>
    <w:rsid w:val="006E705F"/>
    <w:rsid w:val="006F41F4"/>
    <w:rsid w:val="006F5191"/>
    <w:rsid w:val="006F5F24"/>
    <w:rsid w:val="006F7517"/>
    <w:rsid w:val="006F7706"/>
    <w:rsid w:val="00701AC0"/>
    <w:rsid w:val="007021F8"/>
    <w:rsid w:val="007048A3"/>
    <w:rsid w:val="00705217"/>
    <w:rsid w:val="00706199"/>
    <w:rsid w:val="007063B3"/>
    <w:rsid w:val="007071AB"/>
    <w:rsid w:val="00710466"/>
    <w:rsid w:val="0071062A"/>
    <w:rsid w:val="00711F16"/>
    <w:rsid w:val="007125F5"/>
    <w:rsid w:val="00715AA1"/>
    <w:rsid w:val="0072361D"/>
    <w:rsid w:val="00726B2E"/>
    <w:rsid w:val="00730F2A"/>
    <w:rsid w:val="00732CF2"/>
    <w:rsid w:val="007349F9"/>
    <w:rsid w:val="007372FE"/>
    <w:rsid w:val="00740FA0"/>
    <w:rsid w:val="0074394E"/>
    <w:rsid w:val="007445E4"/>
    <w:rsid w:val="00744831"/>
    <w:rsid w:val="0074672B"/>
    <w:rsid w:val="00747BD6"/>
    <w:rsid w:val="00750749"/>
    <w:rsid w:val="00750AB7"/>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2164"/>
    <w:rsid w:val="007B4084"/>
    <w:rsid w:val="007B57EB"/>
    <w:rsid w:val="007C0AF3"/>
    <w:rsid w:val="007C1159"/>
    <w:rsid w:val="007C1F2C"/>
    <w:rsid w:val="007C29DA"/>
    <w:rsid w:val="007C3371"/>
    <w:rsid w:val="007C37CC"/>
    <w:rsid w:val="007C420D"/>
    <w:rsid w:val="007D0E9E"/>
    <w:rsid w:val="007D253B"/>
    <w:rsid w:val="007D3AAC"/>
    <w:rsid w:val="007D4FBD"/>
    <w:rsid w:val="007D544B"/>
    <w:rsid w:val="007D71E6"/>
    <w:rsid w:val="007D7E95"/>
    <w:rsid w:val="007E172D"/>
    <w:rsid w:val="007E226D"/>
    <w:rsid w:val="007E2C3F"/>
    <w:rsid w:val="007E6B2E"/>
    <w:rsid w:val="007F389B"/>
    <w:rsid w:val="007F4F5C"/>
    <w:rsid w:val="00801C00"/>
    <w:rsid w:val="00802065"/>
    <w:rsid w:val="008024E0"/>
    <w:rsid w:val="00802D3F"/>
    <w:rsid w:val="008031E7"/>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2562"/>
    <w:rsid w:val="00876FB2"/>
    <w:rsid w:val="00877C5E"/>
    <w:rsid w:val="00884DC4"/>
    <w:rsid w:val="0088705A"/>
    <w:rsid w:val="008929D2"/>
    <w:rsid w:val="008968AF"/>
    <w:rsid w:val="00896EA4"/>
    <w:rsid w:val="00897515"/>
    <w:rsid w:val="008A6D6D"/>
    <w:rsid w:val="008B67E5"/>
    <w:rsid w:val="008B7289"/>
    <w:rsid w:val="008B730C"/>
    <w:rsid w:val="008C0E5F"/>
    <w:rsid w:val="008C2176"/>
    <w:rsid w:val="008C3A4A"/>
    <w:rsid w:val="008C4391"/>
    <w:rsid w:val="008C4501"/>
    <w:rsid w:val="008C5473"/>
    <w:rsid w:val="008C7447"/>
    <w:rsid w:val="008C74F4"/>
    <w:rsid w:val="008C77A1"/>
    <w:rsid w:val="008D091A"/>
    <w:rsid w:val="008D18BB"/>
    <w:rsid w:val="008D430B"/>
    <w:rsid w:val="008D5C53"/>
    <w:rsid w:val="008D5EE5"/>
    <w:rsid w:val="008D6D9D"/>
    <w:rsid w:val="008D72F2"/>
    <w:rsid w:val="008E01B9"/>
    <w:rsid w:val="008E23E6"/>
    <w:rsid w:val="008F350E"/>
    <w:rsid w:val="008F474B"/>
    <w:rsid w:val="008F4A34"/>
    <w:rsid w:val="00900B1C"/>
    <w:rsid w:val="009057FA"/>
    <w:rsid w:val="0090669A"/>
    <w:rsid w:val="00910F4C"/>
    <w:rsid w:val="009110C3"/>
    <w:rsid w:val="00911FA9"/>
    <w:rsid w:val="00912600"/>
    <w:rsid w:val="009215FE"/>
    <w:rsid w:val="00922754"/>
    <w:rsid w:val="0092797B"/>
    <w:rsid w:val="00927B1F"/>
    <w:rsid w:val="0093147A"/>
    <w:rsid w:val="0093213B"/>
    <w:rsid w:val="00933530"/>
    <w:rsid w:val="00933865"/>
    <w:rsid w:val="00933BE8"/>
    <w:rsid w:val="00934B84"/>
    <w:rsid w:val="0094010E"/>
    <w:rsid w:val="00946DEA"/>
    <w:rsid w:val="009534F4"/>
    <w:rsid w:val="009537C9"/>
    <w:rsid w:val="00955A88"/>
    <w:rsid w:val="00956A2C"/>
    <w:rsid w:val="009607C9"/>
    <w:rsid w:val="0096080E"/>
    <w:rsid w:val="00960EBE"/>
    <w:rsid w:val="00962FDA"/>
    <w:rsid w:val="0096389C"/>
    <w:rsid w:val="009659CE"/>
    <w:rsid w:val="00966A90"/>
    <w:rsid w:val="00966FDD"/>
    <w:rsid w:val="0096777A"/>
    <w:rsid w:val="00971865"/>
    <w:rsid w:val="009719D8"/>
    <w:rsid w:val="00972AFA"/>
    <w:rsid w:val="00977984"/>
    <w:rsid w:val="00982001"/>
    <w:rsid w:val="00983D1B"/>
    <w:rsid w:val="00984DAB"/>
    <w:rsid w:val="009856B0"/>
    <w:rsid w:val="00987567"/>
    <w:rsid w:val="00992EF3"/>
    <w:rsid w:val="00993869"/>
    <w:rsid w:val="0099553D"/>
    <w:rsid w:val="00995F55"/>
    <w:rsid w:val="009961F1"/>
    <w:rsid w:val="00996924"/>
    <w:rsid w:val="009A1BF3"/>
    <w:rsid w:val="009A3457"/>
    <w:rsid w:val="009A3AD3"/>
    <w:rsid w:val="009A3FF5"/>
    <w:rsid w:val="009A65A3"/>
    <w:rsid w:val="009A7888"/>
    <w:rsid w:val="009B0C3D"/>
    <w:rsid w:val="009B37A8"/>
    <w:rsid w:val="009B3B31"/>
    <w:rsid w:val="009C1867"/>
    <w:rsid w:val="009C28CB"/>
    <w:rsid w:val="009C2960"/>
    <w:rsid w:val="009C49AF"/>
    <w:rsid w:val="009C4B8E"/>
    <w:rsid w:val="009C7873"/>
    <w:rsid w:val="009D1EEA"/>
    <w:rsid w:val="009D3174"/>
    <w:rsid w:val="009D366C"/>
    <w:rsid w:val="009E1574"/>
    <w:rsid w:val="009E2793"/>
    <w:rsid w:val="009E4EC9"/>
    <w:rsid w:val="009E5893"/>
    <w:rsid w:val="009F0335"/>
    <w:rsid w:val="009F07D9"/>
    <w:rsid w:val="009F0BE7"/>
    <w:rsid w:val="009F12C3"/>
    <w:rsid w:val="009F27AE"/>
    <w:rsid w:val="009F321A"/>
    <w:rsid w:val="009F7446"/>
    <w:rsid w:val="00A00BC1"/>
    <w:rsid w:val="00A01FDA"/>
    <w:rsid w:val="00A03614"/>
    <w:rsid w:val="00A03F16"/>
    <w:rsid w:val="00A06FA0"/>
    <w:rsid w:val="00A07238"/>
    <w:rsid w:val="00A11B2F"/>
    <w:rsid w:val="00A12B71"/>
    <w:rsid w:val="00A145E7"/>
    <w:rsid w:val="00A165DF"/>
    <w:rsid w:val="00A17984"/>
    <w:rsid w:val="00A17BE7"/>
    <w:rsid w:val="00A2296E"/>
    <w:rsid w:val="00A26F2E"/>
    <w:rsid w:val="00A30F0E"/>
    <w:rsid w:val="00A42765"/>
    <w:rsid w:val="00A42B0D"/>
    <w:rsid w:val="00A42B8B"/>
    <w:rsid w:val="00A43135"/>
    <w:rsid w:val="00A4384C"/>
    <w:rsid w:val="00A43AA1"/>
    <w:rsid w:val="00A441D1"/>
    <w:rsid w:val="00A4668C"/>
    <w:rsid w:val="00A46ED9"/>
    <w:rsid w:val="00A4721B"/>
    <w:rsid w:val="00A5111B"/>
    <w:rsid w:val="00A52EFF"/>
    <w:rsid w:val="00A52F6C"/>
    <w:rsid w:val="00A60089"/>
    <w:rsid w:val="00A62F58"/>
    <w:rsid w:val="00A665A1"/>
    <w:rsid w:val="00A66F49"/>
    <w:rsid w:val="00A67909"/>
    <w:rsid w:val="00A761F9"/>
    <w:rsid w:val="00A77033"/>
    <w:rsid w:val="00A830B7"/>
    <w:rsid w:val="00A83A72"/>
    <w:rsid w:val="00A85726"/>
    <w:rsid w:val="00A86A95"/>
    <w:rsid w:val="00A90808"/>
    <w:rsid w:val="00A91D7C"/>
    <w:rsid w:val="00A93DB9"/>
    <w:rsid w:val="00A93EF0"/>
    <w:rsid w:val="00A97496"/>
    <w:rsid w:val="00AA005E"/>
    <w:rsid w:val="00AA124A"/>
    <w:rsid w:val="00AA1E81"/>
    <w:rsid w:val="00AA7BC0"/>
    <w:rsid w:val="00AC0381"/>
    <w:rsid w:val="00AC1299"/>
    <w:rsid w:val="00AC7FB8"/>
    <w:rsid w:val="00AD06EC"/>
    <w:rsid w:val="00AD19C9"/>
    <w:rsid w:val="00AD1D15"/>
    <w:rsid w:val="00AD1FC2"/>
    <w:rsid w:val="00AD3CD2"/>
    <w:rsid w:val="00AD456F"/>
    <w:rsid w:val="00AD67EB"/>
    <w:rsid w:val="00AD7725"/>
    <w:rsid w:val="00AE3583"/>
    <w:rsid w:val="00AE4303"/>
    <w:rsid w:val="00AE6AB0"/>
    <w:rsid w:val="00AE7126"/>
    <w:rsid w:val="00AF0596"/>
    <w:rsid w:val="00AF2DF9"/>
    <w:rsid w:val="00AF49D9"/>
    <w:rsid w:val="00AF50DE"/>
    <w:rsid w:val="00B03AFC"/>
    <w:rsid w:val="00B04104"/>
    <w:rsid w:val="00B05EAD"/>
    <w:rsid w:val="00B07561"/>
    <w:rsid w:val="00B07C59"/>
    <w:rsid w:val="00B11316"/>
    <w:rsid w:val="00B15A64"/>
    <w:rsid w:val="00B2068E"/>
    <w:rsid w:val="00B20875"/>
    <w:rsid w:val="00B20F6D"/>
    <w:rsid w:val="00B21D2B"/>
    <w:rsid w:val="00B225B3"/>
    <w:rsid w:val="00B23C94"/>
    <w:rsid w:val="00B25492"/>
    <w:rsid w:val="00B27498"/>
    <w:rsid w:val="00B31361"/>
    <w:rsid w:val="00B319D4"/>
    <w:rsid w:val="00B31EAD"/>
    <w:rsid w:val="00B3287B"/>
    <w:rsid w:val="00B3480C"/>
    <w:rsid w:val="00B40137"/>
    <w:rsid w:val="00B4039E"/>
    <w:rsid w:val="00B407DC"/>
    <w:rsid w:val="00B417AE"/>
    <w:rsid w:val="00B41A91"/>
    <w:rsid w:val="00B45A2E"/>
    <w:rsid w:val="00B46D68"/>
    <w:rsid w:val="00B4732E"/>
    <w:rsid w:val="00B52E2D"/>
    <w:rsid w:val="00B54FE5"/>
    <w:rsid w:val="00B55112"/>
    <w:rsid w:val="00B5516C"/>
    <w:rsid w:val="00B55ED8"/>
    <w:rsid w:val="00B566A6"/>
    <w:rsid w:val="00B574BA"/>
    <w:rsid w:val="00B6149C"/>
    <w:rsid w:val="00B6173E"/>
    <w:rsid w:val="00B63E13"/>
    <w:rsid w:val="00B655BB"/>
    <w:rsid w:val="00B67A2F"/>
    <w:rsid w:val="00B71263"/>
    <w:rsid w:val="00B75D97"/>
    <w:rsid w:val="00B75DD7"/>
    <w:rsid w:val="00B767C2"/>
    <w:rsid w:val="00B76F9F"/>
    <w:rsid w:val="00B801EC"/>
    <w:rsid w:val="00B81501"/>
    <w:rsid w:val="00B8244D"/>
    <w:rsid w:val="00B83631"/>
    <w:rsid w:val="00B866E4"/>
    <w:rsid w:val="00B9282A"/>
    <w:rsid w:val="00B95CA5"/>
    <w:rsid w:val="00B96D70"/>
    <w:rsid w:val="00BA0B0F"/>
    <w:rsid w:val="00BA1AD5"/>
    <w:rsid w:val="00BA1DD5"/>
    <w:rsid w:val="00BA2A17"/>
    <w:rsid w:val="00BA5251"/>
    <w:rsid w:val="00BA5328"/>
    <w:rsid w:val="00BA5C24"/>
    <w:rsid w:val="00BA7E93"/>
    <w:rsid w:val="00BB0A38"/>
    <w:rsid w:val="00BB3740"/>
    <w:rsid w:val="00BB3851"/>
    <w:rsid w:val="00BB3B80"/>
    <w:rsid w:val="00BB3EAC"/>
    <w:rsid w:val="00BB40B5"/>
    <w:rsid w:val="00BB46F8"/>
    <w:rsid w:val="00BB49BD"/>
    <w:rsid w:val="00BB790E"/>
    <w:rsid w:val="00BC09CD"/>
    <w:rsid w:val="00BC1A74"/>
    <w:rsid w:val="00BC3505"/>
    <w:rsid w:val="00BC4276"/>
    <w:rsid w:val="00BC4279"/>
    <w:rsid w:val="00BC5FF6"/>
    <w:rsid w:val="00BC62F1"/>
    <w:rsid w:val="00BC771A"/>
    <w:rsid w:val="00BD093E"/>
    <w:rsid w:val="00BD0C8C"/>
    <w:rsid w:val="00BD1916"/>
    <w:rsid w:val="00BD2287"/>
    <w:rsid w:val="00BD5593"/>
    <w:rsid w:val="00BE04A9"/>
    <w:rsid w:val="00BE082F"/>
    <w:rsid w:val="00BE0BB0"/>
    <w:rsid w:val="00BE0EAC"/>
    <w:rsid w:val="00BE1F08"/>
    <w:rsid w:val="00BE2247"/>
    <w:rsid w:val="00BE387F"/>
    <w:rsid w:val="00BE4473"/>
    <w:rsid w:val="00BE63D9"/>
    <w:rsid w:val="00BF0A74"/>
    <w:rsid w:val="00BF3450"/>
    <w:rsid w:val="00BF5F51"/>
    <w:rsid w:val="00BF61D1"/>
    <w:rsid w:val="00C01D5D"/>
    <w:rsid w:val="00C0346C"/>
    <w:rsid w:val="00C04AF4"/>
    <w:rsid w:val="00C05AFD"/>
    <w:rsid w:val="00C111C5"/>
    <w:rsid w:val="00C118D7"/>
    <w:rsid w:val="00C14402"/>
    <w:rsid w:val="00C15712"/>
    <w:rsid w:val="00C16F6A"/>
    <w:rsid w:val="00C22E81"/>
    <w:rsid w:val="00C2427B"/>
    <w:rsid w:val="00C24AB1"/>
    <w:rsid w:val="00C25DDB"/>
    <w:rsid w:val="00C268E1"/>
    <w:rsid w:val="00C26FFE"/>
    <w:rsid w:val="00C32A2E"/>
    <w:rsid w:val="00C32AF4"/>
    <w:rsid w:val="00C347F4"/>
    <w:rsid w:val="00C35E43"/>
    <w:rsid w:val="00C40304"/>
    <w:rsid w:val="00C410FE"/>
    <w:rsid w:val="00C459C2"/>
    <w:rsid w:val="00C6029A"/>
    <w:rsid w:val="00C61193"/>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C3"/>
    <w:rsid w:val="00CA084B"/>
    <w:rsid w:val="00CA1BD6"/>
    <w:rsid w:val="00CA2D15"/>
    <w:rsid w:val="00CA6FDE"/>
    <w:rsid w:val="00CA727F"/>
    <w:rsid w:val="00CB3DD8"/>
    <w:rsid w:val="00CB428F"/>
    <w:rsid w:val="00CC11B7"/>
    <w:rsid w:val="00CC191D"/>
    <w:rsid w:val="00CC45C8"/>
    <w:rsid w:val="00CC64B5"/>
    <w:rsid w:val="00CC752B"/>
    <w:rsid w:val="00CC78A2"/>
    <w:rsid w:val="00CD12F2"/>
    <w:rsid w:val="00CD28C6"/>
    <w:rsid w:val="00CD6AB3"/>
    <w:rsid w:val="00CD6EFC"/>
    <w:rsid w:val="00CE3524"/>
    <w:rsid w:val="00CE68EC"/>
    <w:rsid w:val="00CE7C3E"/>
    <w:rsid w:val="00CF1BCF"/>
    <w:rsid w:val="00CF3296"/>
    <w:rsid w:val="00CF4FEC"/>
    <w:rsid w:val="00CF6F6F"/>
    <w:rsid w:val="00CF7D8B"/>
    <w:rsid w:val="00D02D6F"/>
    <w:rsid w:val="00D048BF"/>
    <w:rsid w:val="00D105EB"/>
    <w:rsid w:val="00D118BF"/>
    <w:rsid w:val="00D12898"/>
    <w:rsid w:val="00D1404F"/>
    <w:rsid w:val="00D14460"/>
    <w:rsid w:val="00D14762"/>
    <w:rsid w:val="00D1687F"/>
    <w:rsid w:val="00D16D50"/>
    <w:rsid w:val="00D17B34"/>
    <w:rsid w:val="00D224F7"/>
    <w:rsid w:val="00D2287B"/>
    <w:rsid w:val="00D25E92"/>
    <w:rsid w:val="00D27603"/>
    <w:rsid w:val="00D27CD8"/>
    <w:rsid w:val="00D305BB"/>
    <w:rsid w:val="00D31A11"/>
    <w:rsid w:val="00D31B99"/>
    <w:rsid w:val="00D3679A"/>
    <w:rsid w:val="00D376F5"/>
    <w:rsid w:val="00D40F77"/>
    <w:rsid w:val="00D4550E"/>
    <w:rsid w:val="00D4563E"/>
    <w:rsid w:val="00D45734"/>
    <w:rsid w:val="00D45ABA"/>
    <w:rsid w:val="00D46754"/>
    <w:rsid w:val="00D467F0"/>
    <w:rsid w:val="00D518C8"/>
    <w:rsid w:val="00D5226D"/>
    <w:rsid w:val="00D54024"/>
    <w:rsid w:val="00D54A55"/>
    <w:rsid w:val="00D5712A"/>
    <w:rsid w:val="00D57B10"/>
    <w:rsid w:val="00D614AE"/>
    <w:rsid w:val="00D62F77"/>
    <w:rsid w:val="00D644DE"/>
    <w:rsid w:val="00D67FBF"/>
    <w:rsid w:val="00D725DC"/>
    <w:rsid w:val="00D73058"/>
    <w:rsid w:val="00D74878"/>
    <w:rsid w:val="00D758B8"/>
    <w:rsid w:val="00D76AB6"/>
    <w:rsid w:val="00D77043"/>
    <w:rsid w:val="00D77EB9"/>
    <w:rsid w:val="00D816FC"/>
    <w:rsid w:val="00D83277"/>
    <w:rsid w:val="00D87BC0"/>
    <w:rsid w:val="00D91A01"/>
    <w:rsid w:val="00D9558C"/>
    <w:rsid w:val="00D97FA7"/>
    <w:rsid w:val="00DA143F"/>
    <w:rsid w:val="00DA2D02"/>
    <w:rsid w:val="00DA4B65"/>
    <w:rsid w:val="00DA5254"/>
    <w:rsid w:val="00DA5C04"/>
    <w:rsid w:val="00DA5ED1"/>
    <w:rsid w:val="00DB043A"/>
    <w:rsid w:val="00DB1876"/>
    <w:rsid w:val="00DB1CB0"/>
    <w:rsid w:val="00DB21CB"/>
    <w:rsid w:val="00DB6558"/>
    <w:rsid w:val="00DC0693"/>
    <w:rsid w:val="00DC2054"/>
    <w:rsid w:val="00DC276F"/>
    <w:rsid w:val="00DC30B8"/>
    <w:rsid w:val="00DC34B0"/>
    <w:rsid w:val="00DC4270"/>
    <w:rsid w:val="00DC625C"/>
    <w:rsid w:val="00DC65E1"/>
    <w:rsid w:val="00DC7C35"/>
    <w:rsid w:val="00DC7F07"/>
    <w:rsid w:val="00DD47F8"/>
    <w:rsid w:val="00DD4CB2"/>
    <w:rsid w:val="00DD6BF0"/>
    <w:rsid w:val="00DE0EEB"/>
    <w:rsid w:val="00DE171A"/>
    <w:rsid w:val="00DE25DB"/>
    <w:rsid w:val="00DE2A31"/>
    <w:rsid w:val="00DE39E6"/>
    <w:rsid w:val="00DE3EBF"/>
    <w:rsid w:val="00DE4AF7"/>
    <w:rsid w:val="00DE648D"/>
    <w:rsid w:val="00DF49B7"/>
    <w:rsid w:val="00E03AB7"/>
    <w:rsid w:val="00E04C49"/>
    <w:rsid w:val="00E04C78"/>
    <w:rsid w:val="00E0604A"/>
    <w:rsid w:val="00E10B9F"/>
    <w:rsid w:val="00E13F60"/>
    <w:rsid w:val="00E15049"/>
    <w:rsid w:val="00E17069"/>
    <w:rsid w:val="00E178C3"/>
    <w:rsid w:val="00E202A1"/>
    <w:rsid w:val="00E211C3"/>
    <w:rsid w:val="00E249ED"/>
    <w:rsid w:val="00E25A6E"/>
    <w:rsid w:val="00E33663"/>
    <w:rsid w:val="00E339C4"/>
    <w:rsid w:val="00E34614"/>
    <w:rsid w:val="00E3463F"/>
    <w:rsid w:val="00E3525F"/>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2948"/>
    <w:rsid w:val="00E83B7D"/>
    <w:rsid w:val="00E83D66"/>
    <w:rsid w:val="00E8500F"/>
    <w:rsid w:val="00E859D2"/>
    <w:rsid w:val="00E86DAD"/>
    <w:rsid w:val="00E8724C"/>
    <w:rsid w:val="00E87C09"/>
    <w:rsid w:val="00E91AE3"/>
    <w:rsid w:val="00E92673"/>
    <w:rsid w:val="00E931EC"/>
    <w:rsid w:val="00E9347D"/>
    <w:rsid w:val="00E93A18"/>
    <w:rsid w:val="00E94D5A"/>
    <w:rsid w:val="00EA114B"/>
    <w:rsid w:val="00EA2E85"/>
    <w:rsid w:val="00EA433D"/>
    <w:rsid w:val="00EA4AF8"/>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D7826"/>
    <w:rsid w:val="00EE022E"/>
    <w:rsid w:val="00EE0FC9"/>
    <w:rsid w:val="00EE2F18"/>
    <w:rsid w:val="00EE3662"/>
    <w:rsid w:val="00EE516C"/>
    <w:rsid w:val="00EE5FC5"/>
    <w:rsid w:val="00EE6125"/>
    <w:rsid w:val="00EE7661"/>
    <w:rsid w:val="00EF15C0"/>
    <w:rsid w:val="00EF1AB3"/>
    <w:rsid w:val="00EF450F"/>
    <w:rsid w:val="00EF5D9E"/>
    <w:rsid w:val="00EF633B"/>
    <w:rsid w:val="00F00012"/>
    <w:rsid w:val="00F0025E"/>
    <w:rsid w:val="00F00397"/>
    <w:rsid w:val="00F03E13"/>
    <w:rsid w:val="00F051A4"/>
    <w:rsid w:val="00F06D7C"/>
    <w:rsid w:val="00F07278"/>
    <w:rsid w:val="00F0792F"/>
    <w:rsid w:val="00F07BBB"/>
    <w:rsid w:val="00F15ACA"/>
    <w:rsid w:val="00F237BB"/>
    <w:rsid w:val="00F23862"/>
    <w:rsid w:val="00F26895"/>
    <w:rsid w:val="00F27733"/>
    <w:rsid w:val="00F360E1"/>
    <w:rsid w:val="00F3660E"/>
    <w:rsid w:val="00F426CB"/>
    <w:rsid w:val="00F467D1"/>
    <w:rsid w:val="00F46FBA"/>
    <w:rsid w:val="00F478C7"/>
    <w:rsid w:val="00F50D62"/>
    <w:rsid w:val="00F52719"/>
    <w:rsid w:val="00F52935"/>
    <w:rsid w:val="00F54828"/>
    <w:rsid w:val="00F568F9"/>
    <w:rsid w:val="00F5712A"/>
    <w:rsid w:val="00F5718F"/>
    <w:rsid w:val="00F60D48"/>
    <w:rsid w:val="00F62C2A"/>
    <w:rsid w:val="00F62DAF"/>
    <w:rsid w:val="00F63478"/>
    <w:rsid w:val="00F6362C"/>
    <w:rsid w:val="00F64749"/>
    <w:rsid w:val="00F66561"/>
    <w:rsid w:val="00F675A2"/>
    <w:rsid w:val="00F702F5"/>
    <w:rsid w:val="00F70CEF"/>
    <w:rsid w:val="00F71941"/>
    <w:rsid w:val="00F75F45"/>
    <w:rsid w:val="00F77192"/>
    <w:rsid w:val="00F80A9D"/>
    <w:rsid w:val="00F82510"/>
    <w:rsid w:val="00F83AE9"/>
    <w:rsid w:val="00F8400A"/>
    <w:rsid w:val="00F84CD6"/>
    <w:rsid w:val="00F8526A"/>
    <w:rsid w:val="00F86B14"/>
    <w:rsid w:val="00F90E37"/>
    <w:rsid w:val="00F94422"/>
    <w:rsid w:val="00F96DE2"/>
    <w:rsid w:val="00FA0C2C"/>
    <w:rsid w:val="00FA64CE"/>
    <w:rsid w:val="00FA668E"/>
    <w:rsid w:val="00FB2A61"/>
    <w:rsid w:val="00FB3479"/>
    <w:rsid w:val="00FB34BA"/>
    <w:rsid w:val="00FB5EE3"/>
    <w:rsid w:val="00FB63C4"/>
    <w:rsid w:val="00FB6451"/>
    <w:rsid w:val="00FB65A2"/>
    <w:rsid w:val="00FC0346"/>
    <w:rsid w:val="00FC072B"/>
    <w:rsid w:val="00FC2F61"/>
    <w:rsid w:val="00FC3203"/>
    <w:rsid w:val="00FC55BC"/>
    <w:rsid w:val="00FC6ECF"/>
    <w:rsid w:val="00FD3EC6"/>
    <w:rsid w:val="00FD4A02"/>
    <w:rsid w:val="00FD4F19"/>
    <w:rsid w:val="00FD5F5C"/>
    <w:rsid w:val="00FD7C22"/>
    <w:rsid w:val="00FE0FB5"/>
    <w:rsid w:val="00FE18F4"/>
    <w:rsid w:val="00FE1C7D"/>
    <w:rsid w:val="00FE28F5"/>
    <w:rsid w:val="00FE30F3"/>
    <w:rsid w:val="00FE31B6"/>
    <w:rsid w:val="00FE3E3C"/>
    <w:rsid w:val="00FE4312"/>
    <w:rsid w:val="00FF0001"/>
    <w:rsid w:val="00FF0434"/>
    <w:rsid w:val="00FF059D"/>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E91C"/>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aliases w:val="custom 4"/>
    <w:basedOn w:val="Normal"/>
    <w:next w:val="Normal"/>
    <w:link w:val="Heading1Char"/>
    <w:uiPriority w:val="9"/>
    <w:qFormat/>
    <w:rsid w:val="00CB428F"/>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2">
    <w:name w:val="heading 2"/>
    <w:basedOn w:val="Normal"/>
    <w:next w:val="Normal"/>
    <w:link w:val="Heading2Char"/>
    <w:uiPriority w:val="9"/>
    <w:unhideWhenUsed/>
    <w:qFormat/>
    <w:rsid w:val="00CB42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6B1514"/>
    <w:pPr>
      <w:keepNext/>
      <w:keepLines/>
      <w:spacing w:before="40" w:line="360" w:lineRule="auto"/>
      <w:ind w:firstLine="720"/>
      <w:outlineLvl w:val="2"/>
    </w:pPr>
    <w:rPr>
      <w:rFonts w:asciiTheme="minorHAnsi" w:eastAsiaTheme="majorEastAsia" w:hAnsiTheme="min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CB428F"/>
    <w:pPr>
      <w:keepNext/>
      <w:keepLines/>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CB428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B428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B428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B428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428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ustom 4 Char"/>
    <w:basedOn w:val="DefaultParagraphFont"/>
    <w:link w:val="Heading1"/>
    <w:uiPriority w:val="9"/>
    <w:rsid w:val="00CB428F"/>
    <w:rPr>
      <w:rFonts w:ascii="Baskerville SemiBold" w:eastAsiaTheme="majorEastAsia" w:hAnsi="Baskerville SemiBold" w:cstheme="majorBidi"/>
      <w:b/>
      <w: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val="0"/>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6B1514"/>
    <w:rPr>
      <w:rFonts w:eastAsiaTheme="majorEastAsia"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val="0"/>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6150A5"/>
    <w:rPr>
      <w:i/>
      <w:iCs/>
      <w:color w:val="4472C4" w:themeColor="accent1"/>
    </w:rPr>
  </w:style>
  <w:style w:type="character" w:styleId="SubtleReference">
    <w:name w:val="Subtle Reference"/>
    <w:basedOn w:val="DefaultParagraphFont"/>
    <w:uiPriority w:val="31"/>
    <w:qFormat/>
    <w:rsid w:val="006150A5"/>
    <w:rPr>
      <w:smallCaps/>
      <w:color w:val="5A5A5A" w:themeColor="text1" w:themeTint="A5"/>
    </w:rPr>
  </w:style>
  <w:style w:type="paragraph" w:styleId="IntenseQuote">
    <w:name w:val="Intense Quote"/>
    <w:basedOn w:val="Normal"/>
    <w:next w:val="Normal"/>
    <w:link w:val="IntenseQuoteChar"/>
    <w:uiPriority w:val="30"/>
    <w:qFormat/>
    <w:rsid w:val="006150A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150A5"/>
    <w:rPr>
      <w:rFonts w:ascii="Times New Roman" w:eastAsia="Times New Roman" w:hAnsi="Times New Roman" w:cs="Times New Roman"/>
      <w:i/>
      <w:iCs/>
      <w:color w:val="4472C4" w:themeColor="accent1"/>
    </w:rPr>
  </w:style>
  <w:style w:type="paragraph" w:styleId="Quote">
    <w:name w:val="Quote"/>
    <w:basedOn w:val="Normal"/>
    <w:next w:val="Normal"/>
    <w:link w:val="QuoteChar"/>
    <w:uiPriority w:val="29"/>
    <w:qFormat/>
    <w:rsid w:val="006150A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50A5"/>
    <w:rPr>
      <w:rFonts w:ascii="Times New Roman" w:eastAsia="Times New Roman" w:hAnsi="Times New Roman" w:cs="Times New Roman"/>
      <w:i/>
      <w:iCs/>
      <w:color w:val="404040" w:themeColor="text1" w:themeTint="BF"/>
    </w:rPr>
  </w:style>
  <w:style w:type="character" w:styleId="BookTitle">
    <w:name w:val="Book Title"/>
    <w:aliases w:val="custom heading 4"/>
    <w:basedOn w:val="Heading4Char"/>
    <w:uiPriority w:val="33"/>
    <w:qFormat/>
    <w:rsid w:val="004B6B0F"/>
    <w:rPr>
      <w:rFonts w:asciiTheme="minorHAnsi" w:eastAsia="Calibri" w:hAnsiTheme="minorHAnsi" w:cstheme="majorBidi"/>
      <w:b w:val="0"/>
      <w:bCs w:val="0"/>
      <w:i/>
      <w:iCs/>
      <w:color w:val="2F5496" w:themeColor="accent1" w:themeShade="BF"/>
      <w:spacing w:val="5"/>
      <w:lang w:val="en-GB" w:eastAsia="zh-CN"/>
    </w:rPr>
  </w:style>
  <w:style w:type="character" w:customStyle="1" w:styleId="Heading7Char">
    <w:name w:val="Heading 7 Char"/>
    <w:basedOn w:val="DefaultParagraphFont"/>
    <w:link w:val="Heading7"/>
    <w:uiPriority w:val="9"/>
    <w:semiHidden/>
    <w:rsid w:val="00CB428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B428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428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96824502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276912912">
      <w:bodyDiv w:val="1"/>
      <w:marLeft w:val="0"/>
      <w:marRight w:val="0"/>
      <w:marTop w:val="0"/>
      <w:marBottom w:val="0"/>
      <w:divBdr>
        <w:top w:val="none" w:sz="0" w:space="0" w:color="auto"/>
        <w:left w:val="none" w:sz="0" w:space="0" w:color="auto"/>
        <w:bottom w:val="none" w:sz="0" w:space="0" w:color="auto"/>
        <w:right w:val="none" w:sz="0" w:space="0" w:color="auto"/>
      </w:divBdr>
      <w:divsChild>
        <w:div w:id="208955188">
          <w:marLeft w:val="0"/>
          <w:marRight w:val="0"/>
          <w:marTop w:val="0"/>
          <w:marBottom w:val="0"/>
          <w:divBdr>
            <w:top w:val="none" w:sz="0" w:space="0" w:color="auto"/>
            <w:left w:val="none" w:sz="0" w:space="0" w:color="auto"/>
            <w:bottom w:val="none" w:sz="0" w:space="0" w:color="auto"/>
            <w:right w:val="none" w:sz="0" w:space="0" w:color="auto"/>
          </w:divBdr>
          <w:divsChild>
            <w:div w:id="1567646397">
              <w:marLeft w:val="0"/>
              <w:marRight w:val="0"/>
              <w:marTop w:val="0"/>
              <w:marBottom w:val="0"/>
              <w:divBdr>
                <w:top w:val="none" w:sz="0" w:space="0" w:color="auto"/>
                <w:left w:val="none" w:sz="0" w:space="0" w:color="auto"/>
                <w:bottom w:val="none" w:sz="0" w:space="0" w:color="auto"/>
                <w:right w:val="none" w:sz="0" w:space="0" w:color="auto"/>
              </w:divBdr>
              <w:divsChild>
                <w:div w:id="1001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36108742">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ncbi.nlm.nih.gov/pmc/articles/PMC5701650/"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www.whonamedit.com/doctor.cfm/23.html"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097249-9423-3045-9F29-DC35AC2AC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7</TotalTime>
  <Pages>38</Pages>
  <Words>95107</Words>
  <Characters>542113</Characters>
  <Application>Microsoft Office Word</Application>
  <DocSecurity>0</DocSecurity>
  <Lines>4517</Lines>
  <Paragraphs>1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160</cp:revision>
  <dcterms:created xsi:type="dcterms:W3CDTF">2019-10-08T09:21:00Z</dcterms:created>
  <dcterms:modified xsi:type="dcterms:W3CDTF">2020-03-09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